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D06CD" w14:textId="77777777" w:rsidR="00E0133D" w:rsidRPr="00E0133D" w:rsidRDefault="00E0133D" w:rsidP="00E0133D">
      <w:pPr>
        <w:jc w:val="center"/>
        <w:rPr>
          <w:szCs w:val="24"/>
        </w:rPr>
      </w:pPr>
      <w:r w:rsidRPr="00E0133D">
        <w:rPr>
          <w:szCs w:val="24"/>
        </w:rPr>
        <w:t>CHAPTER VII</w:t>
      </w:r>
    </w:p>
    <w:p w14:paraId="3BEAC183" w14:textId="77777777" w:rsidR="00E0133D" w:rsidRPr="00E0133D" w:rsidRDefault="00E0133D" w:rsidP="00E0133D">
      <w:pPr>
        <w:jc w:val="center"/>
        <w:rPr>
          <w:szCs w:val="24"/>
        </w:rPr>
      </w:pPr>
    </w:p>
    <w:p w14:paraId="380E8CAA" w14:textId="7DE19941" w:rsidR="00E0133D" w:rsidRPr="00E0133D" w:rsidRDefault="005E35EB" w:rsidP="00E0133D">
      <w:pPr>
        <w:jc w:val="center"/>
        <w:rPr>
          <w:szCs w:val="24"/>
        </w:rPr>
      </w:pPr>
      <w:r w:rsidRPr="00E0133D">
        <w:rPr>
          <w:szCs w:val="24"/>
        </w:rPr>
        <w:t>Conclusion</w:t>
      </w:r>
    </w:p>
    <w:p w14:paraId="213739F0" w14:textId="5076E202" w:rsidR="00E0133D" w:rsidRPr="00E0133D" w:rsidRDefault="00E0133D" w:rsidP="00E0133D">
      <w:pPr>
        <w:ind w:firstLine="720"/>
        <w:rPr>
          <w:rFonts w:eastAsiaTheme="minorEastAsia"/>
          <w:szCs w:val="24"/>
        </w:rPr>
      </w:pPr>
      <w:r w:rsidRPr="00E0133D">
        <w:rPr>
          <w:rFonts w:eastAsiaTheme="minorEastAsia"/>
          <w:szCs w:val="24"/>
        </w:rPr>
        <w:t>This project yielded low errors with to minimal incorporation of training values for each quantum mechanical geo-field representing surface O</w:t>
      </w:r>
      <w:r w:rsidRPr="00E0133D">
        <w:rPr>
          <w:rFonts w:eastAsiaTheme="minorEastAsia"/>
          <w:szCs w:val="24"/>
          <w:vertAlign w:val="subscript"/>
        </w:rPr>
        <w:t>3</w:t>
      </w:r>
      <w:r w:rsidRPr="00E0133D">
        <w:rPr>
          <w:rFonts w:eastAsiaTheme="minorEastAsia"/>
          <w:szCs w:val="24"/>
        </w:rPr>
        <w:t xml:space="preserve"> at each pixel. If completed properly, the new-found achievements of modern GIS can be further enhanced with in-situ measurements at </w:t>
      </w:r>
      <w:r w:rsidR="00FD40AD">
        <w:rPr>
          <w:rFonts w:eastAsiaTheme="minorEastAsia"/>
          <w:szCs w:val="24"/>
        </w:rPr>
        <w:t>available</w:t>
      </w:r>
      <w:r w:rsidRPr="00E0133D">
        <w:rPr>
          <w:rFonts w:eastAsiaTheme="minorEastAsia"/>
          <w:szCs w:val="24"/>
        </w:rPr>
        <w:t xml:space="preserve"> </w:t>
      </w:r>
      <w:r w:rsidR="00FD40AD">
        <w:rPr>
          <w:rFonts w:eastAsiaTheme="minorEastAsia"/>
          <w:szCs w:val="24"/>
        </w:rPr>
        <w:t>locations</w:t>
      </w:r>
      <w:r w:rsidRPr="00E0133D">
        <w:rPr>
          <w:rFonts w:eastAsiaTheme="minorEastAsia"/>
          <w:szCs w:val="24"/>
        </w:rPr>
        <w:t xml:space="preserve">. </w:t>
      </w:r>
      <w:r w:rsidRPr="00E0133D">
        <w:rPr>
          <w:szCs w:val="24"/>
        </w:rPr>
        <w:t>Errors seen in the models can be attributed to the filling of missing values via interpolation and imputation, missing satellite data</w:t>
      </w:r>
      <w:r w:rsidR="00FD40AD">
        <w:rPr>
          <w:szCs w:val="24"/>
        </w:rPr>
        <w:t>, and use of a smaller AOI</w:t>
      </w:r>
      <w:r w:rsidRPr="00E0133D">
        <w:rPr>
          <w:szCs w:val="24"/>
        </w:rPr>
        <w:t xml:space="preserve">. While </w:t>
      </w:r>
      <w:r w:rsidR="00FD40AD">
        <w:rPr>
          <w:szCs w:val="24"/>
        </w:rPr>
        <w:t xml:space="preserve">more monitors </w:t>
      </w:r>
      <w:r w:rsidRPr="00E0133D">
        <w:rPr>
          <w:szCs w:val="24"/>
        </w:rPr>
        <w:t xml:space="preserve">can </w:t>
      </w:r>
      <w:proofErr w:type="gramStart"/>
      <w:r w:rsidRPr="00E0133D">
        <w:rPr>
          <w:szCs w:val="24"/>
        </w:rPr>
        <w:t>be either</w:t>
      </w:r>
      <w:proofErr w:type="gramEnd"/>
      <w:r w:rsidRPr="00E0133D">
        <w:rPr>
          <w:szCs w:val="24"/>
        </w:rPr>
        <w:t xml:space="preserve"> gathered</w:t>
      </w:r>
      <w:r w:rsidR="00FD40AD">
        <w:rPr>
          <w:szCs w:val="24"/>
        </w:rPr>
        <w:t xml:space="preserve">, </w:t>
      </w:r>
      <w:r w:rsidRPr="00E0133D">
        <w:rPr>
          <w:szCs w:val="24"/>
        </w:rPr>
        <w:t>better interpolated with GEE</w:t>
      </w:r>
      <w:r w:rsidR="00FD40AD">
        <w:rPr>
          <w:szCs w:val="24"/>
        </w:rPr>
        <w:t xml:space="preserve">, </w:t>
      </w:r>
      <w:r w:rsidR="00B46908">
        <w:rPr>
          <w:szCs w:val="24"/>
        </w:rPr>
        <w:t>and overall sharing of this project can be</w:t>
      </w:r>
      <w:r w:rsidRPr="00E0133D">
        <w:rPr>
          <w:szCs w:val="24"/>
        </w:rPr>
        <w:t>, the pre-processing portion of this project was meant to establish the framework for continued research. The light work required to properly fill NA values should simply be done as part of a larger dissertation creating a model which effectively spans the US. Advanced applications of pre-processing methods would be significantly better for ensuring proper continuity in the initial time-series for variables such as NDVI and formaldehyde. While especially effective for datasets with only a few days missing (</w:t>
      </w:r>
      <w:proofErr w:type="spellStart"/>
      <w:r w:rsidRPr="00E0133D">
        <w:rPr>
          <w:szCs w:val="24"/>
        </w:rPr>
        <w:t>e.g</w:t>
      </w:r>
      <w:proofErr w:type="spellEnd"/>
      <w:r w:rsidRPr="00E0133D">
        <w:rPr>
          <w:szCs w:val="24"/>
        </w:rPr>
        <w:t xml:space="preserve"> TOM/OMI and </w:t>
      </w:r>
      <w:proofErr w:type="spellStart"/>
      <w:r w:rsidRPr="00E0133D">
        <w:rPr>
          <w:szCs w:val="24"/>
        </w:rPr>
        <w:t>GRIDmet</w:t>
      </w:r>
      <w:proofErr w:type="spellEnd"/>
      <w:r w:rsidRPr="00E0133D">
        <w:rPr>
          <w:szCs w:val="24"/>
        </w:rPr>
        <w:t xml:space="preserve"> collections), the interpolation and imputation methods are likely not suitable for long spans of missing data unless given proper consideration into historical available data. In addition, much of the display pre-processing a was complete in python and </w:t>
      </w:r>
      <w:proofErr w:type="spellStart"/>
      <w:r w:rsidRPr="00E0133D">
        <w:rPr>
          <w:szCs w:val="24"/>
        </w:rPr>
        <w:t>ArcPRO</w:t>
      </w:r>
      <w:proofErr w:type="spellEnd"/>
      <w:r w:rsidRPr="00E0133D">
        <w:rPr>
          <w:szCs w:val="24"/>
        </w:rPr>
        <w:t xml:space="preserve"> before final importations into GIMP 3.0 for final touch ups and color corrections. Despite the power of </w:t>
      </w:r>
      <w:proofErr w:type="spellStart"/>
      <w:r w:rsidRPr="00E0133D">
        <w:rPr>
          <w:szCs w:val="24"/>
        </w:rPr>
        <w:t>ArcPRO</w:t>
      </w:r>
      <w:proofErr w:type="spellEnd"/>
      <w:r w:rsidRPr="00E0133D">
        <w:rPr>
          <w:szCs w:val="24"/>
        </w:rPr>
        <w:t xml:space="preserve">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w:t>
      </w:r>
      <w:r>
        <w:rPr>
          <w:szCs w:val="24"/>
        </w:rPr>
        <w:t>the</w:t>
      </w:r>
      <w:r w:rsidRPr="00E0133D">
        <w:rPr>
          <w:szCs w:val="24"/>
        </w:rPr>
        <w:t xml:space="preserve"> result of an MA thesis.</w:t>
      </w:r>
    </w:p>
    <w:p w14:paraId="5EB68068" w14:textId="77777777" w:rsidR="00E0133D" w:rsidRPr="00E0133D" w:rsidRDefault="00E0133D" w:rsidP="00E0133D">
      <w:pPr>
        <w:ind w:firstLine="720"/>
        <w:rPr>
          <w:szCs w:val="24"/>
        </w:rPr>
      </w:pPr>
      <w:r w:rsidRPr="00E0133D">
        <w:rPr>
          <w:rFonts w:eastAsiaTheme="minorEastAsia"/>
          <w:szCs w:val="24"/>
        </w:rPr>
        <w:t xml:space="preserve">This project also required the assumption that monitors were not moved, removing such monitors from the AOI. When a monitor is moved, it no longer offers the potential for future trends unless the original point location and measurements are properly combined prior to being initialized within an ensemble. </w:t>
      </w:r>
      <w:proofErr w:type="spellStart"/>
      <w:r w:rsidRPr="00E0133D">
        <w:rPr>
          <w:rFonts w:eastAsiaTheme="minorEastAsia"/>
          <w:szCs w:val="24"/>
        </w:rPr>
        <w:t>SMaRK</w:t>
      </w:r>
      <w:proofErr w:type="spellEnd"/>
      <w:r w:rsidRPr="00E0133D">
        <w:rPr>
          <w:rFonts w:eastAsiaTheme="minorEastAsia"/>
          <w:szCs w:val="24"/>
        </w:rPr>
        <w:t xml:space="preserve"> improvements would allow for the proper tuning of monitor locations and their location in reference to the overall geo-field driving process. Further work and incorporation of this method into spatial programs is necessary to unleash the full capacity of GIS into the modern world. The establishment of complex trend analysis from </w:t>
      </w:r>
      <w:proofErr w:type="spellStart"/>
      <w:r w:rsidRPr="00E0133D">
        <w:rPr>
          <w:rFonts w:eastAsiaTheme="minorEastAsia"/>
          <w:szCs w:val="24"/>
        </w:rPr>
        <w:t>GeoAI</w:t>
      </w:r>
      <w:proofErr w:type="spellEnd"/>
      <w:r w:rsidRPr="00E0133D">
        <w:rPr>
          <w:rFonts w:eastAsiaTheme="minorEastAsia"/>
          <w:szCs w:val="24"/>
        </w:rPr>
        <w:t xml:space="preserve"> and Big Data has finally enabled for the proper quantification of surface O</w:t>
      </w:r>
      <w:r w:rsidRPr="00E0133D">
        <w:rPr>
          <w:rFonts w:eastAsiaTheme="minorEastAsia"/>
          <w:szCs w:val="24"/>
          <w:vertAlign w:val="subscript"/>
        </w:rPr>
        <w:t>3</w:t>
      </w:r>
      <w:r w:rsidRPr="00E0133D">
        <w:rPr>
          <w:rFonts w:eastAsiaTheme="minorEastAsia"/>
          <w:szCs w:val="24"/>
        </w:rPr>
        <w:t xml:space="preserve"> estimations. Further applications of RK could advance optical technologies of numerous disciplines which utilize similar observations and correctional schema, e.g. correlating satellite imagery to rovers or stations on Mars. </w:t>
      </w:r>
    </w:p>
    <w:p w14:paraId="1A68F5EB" w14:textId="77777777" w:rsidR="00E0133D" w:rsidRPr="00E0133D" w:rsidRDefault="00E0133D" w:rsidP="00E0133D">
      <w:pPr>
        <w:ind w:firstLine="720"/>
        <w:rPr>
          <w:szCs w:val="24"/>
        </w:rPr>
      </w:pPr>
      <w:r w:rsidRPr="00E0133D">
        <w:rPr>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w:t>
      </w:r>
      <w:r w:rsidRPr="00E0133D">
        <w:rPr>
          <w:szCs w:val="24"/>
        </w:rPr>
        <w:lastRenderedPageBreak/>
        <w:t>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reduce the error of the image. This project showed that the application of spatial thought with ML/AI ensembles can better depict geographic patterns and trends noted by analyses of known observations. With better high-resolution surface O</w:t>
      </w:r>
      <w:r w:rsidRPr="00E0133D">
        <w:rPr>
          <w:szCs w:val="24"/>
          <w:vertAlign w:val="subscript"/>
        </w:rPr>
        <w:t>3</w:t>
      </w:r>
      <w:r w:rsidRPr="00E0133D">
        <w:rPr>
          <w:szCs w:val="24"/>
        </w:rPr>
        <w:t xml:space="preserve"> representations, many communities can be protected from risks associated with it and its constituents. </w:t>
      </w:r>
    </w:p>
    <w:p w14:paraId="47AEED92" w14:textId="0260CECD" w:rsidR="00E0133D" w:rsidRPr="00E0133D" w:rsidRDefault="005E35EB" w:rsidP="00E0133D">
      <w:pPr>
        <w:jc w:val="center"/>
        <w:rPr>
          <w:szCs w:val="24"/>
        </w:rPr>
      </w:pPr>
      <w:r>
        <w:rPr>
          <w:szCs w:val="24"/>
        </w:rPr>
        <w:t xml:space="preserve">VII.1. </w:t>
      </w:r>
      <w:r w:rsidRPr="00E0133D">
        <w:rPr>
          <w:szCs w:val="24"/>
        </w:rPr>
        <w:t xml:space="preserve">Interpolation </w:t>
      </w:r>
      <w:r>
        <w:rPr>
          <w:szCs w:val="24"/>
        </w:rPr>
        <w:t>v</w:t>
      </w:r>
      <w:r w:rsidRPr="00E0133D">
        <w:rPr>
          <w:szCs w:val="24"/>
        </w:rPr>
        <w:t>s</w:t>
      </w:r>
      <w:r>
        <w:rPr>
          <w:szCs w:val="24"/>
        </w:rPr>
        <w:t>.</w:t>
      </w:r>
      <w:r w:rsidRPr="00E0133D">
        <w:rPr>
          <w:szCs w:val="24"/>
        </w:rPr>
        <w:t xml:space="preserve"> Imputation Strategies</w:t>
      </w:r>
    </w:p>
    <w:p w14:paraId="1CDCD288" w14:textId="77777777" w:rsidR="00E0133D" w:rsidRPr="00E0133D" w:rsidRDefault="00E0133D" w:rsidP="00E0133D">
      <w:pPr>
        <w:ind w:firstLine="720"/>
        <w:rPr>
          <w:szCs w:val="24"/>
        </w:rPr>
      </w:pPr>
      <w:r w:rsidRPr="00E0133D">
        <w:rPr>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E0133D">
        <w:rPr>
          <w:szCs w:val="24"/>
          <w:vertAlign w:val="superscript"/>
        </w:rPr>
        <w:t>nd</w:t>
      </w:r>
      <w:r w:rsidRPr="00E0133D">
        <w:rPr>
          <w:szCs w:val="24"/>
        </w:rPr>
        <w:t xml:space="preserve"> and 3</w:t>
      </w:r>
      <w:r w:rsidRPr="00E0133D">
        <w:rPr>
          <w:szCs w:val="24"/>
          <w:vertAlign w:val="superscript"/>
        </w:rPr>
        <w:t>rd</w:t>
      </w:r>
      <w:r w:rsidRPr="00E0133D">
        <w:rPr>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imputations provided in case it’s needed.</w:t>
      </w:r>
    </w:p>
    <w:p w14:paraId="5E8572BD" w14:textId="59F5C7E9" w:rsidR="00E0133D" w:rsidRPr="00E0133D" w:rsidRDefault="005E35EB" w:rsidP="00E0133D">
      <w:pPr>
        <w:jc w:val="center"/>
        <w:rPr>
          <w:szCs w:val="24"/>
        </w:rPr>
      </w:pPr>
      <w:r>
        <w:rPr>
          <w:szCs w:val="24"/>
        </w:rPr>
        <w:t xml:space="preserve">VII.2. </w:t>
      </w:r>
      <w:r w:rsidRPr="00E0133D">
        <w:rPr>
          <w:szCs w:val="24"/>
        </w:rPr>
        <w:t>Feature Evaluation, Importance and Development</w:t>
      </w:r>
    </w:p>
    <w:p w14:paraId="408F9381" w14:textId="06DD6135" w:rsidR="00E0133D" w:rsidRPr="00E0133D" w:rsidRDefault="00E0133D" w:rsidP="00E0133D">
      <w:pPr>
        <w:ind w:firstLine="720"/>
        <w:rPr>
          <w:szCs w:val="24"/>
        </w:rPr>
      </w:pPr>
      <w:r w:rsidRPr="00E0133D">
        <w:rPr>
          <w:szCs w:val="24"/>
        </w:rPr>
        <w:t xml:space="preserve">Most of the satellite data launched in late 2018 were highly correlated with surface ozone. Individual features known to be precursors for surface ozone reactions from prior models and simulations </w:t>
      </w:r>
      <w:r w:rsidRPr="00E0133D">
        <w:rPr>
          <w:szCs w:val="24"/>
        </w:rPr>
        <w:fldChar w:fldCharType="begin"/>
      </w:r>
      <w:r w:rsidR="00AC21CF">
        <w:rPr>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kDOdxzcL/4dFHAP2k","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kDOdxzcL/hmibz2uO","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kDOdxzcL/KhrUjKpI","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IsGn1ROa","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kDOdxzcL/x2Y2IJu4","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E0133D">
        <w:rPr>
          <w:szCs w:val="24"/>
        </w:rPr>
        <w:fldChar w:fldCharType="separate"/>
      </w:r>
      <w:r w:rsidRPr="00E0133D">
        <w:rPr>
          <w:szCs w:val="24"/>
        </w:rPr>
        <w:t>(Ahmadov et al. 2015; Akimoto et al. 2019; Bowdalo, Evans, and Sofen 2016; Engardt 2008; Hakim et al. 2019; Jacob 2000)</w:t>
      </w:r>
      <w:r w:rsidRPr="00E0133D">
        <w:rPr>
          <w:szCs w:val="24"/>
        </w:rPr>
        <w:fldChar w:fldCharType="end"/>
      </w:r>
      <w:r w:rsidRPr="00E0133D">
        <w:rPr>
          <w:szCs w:val="24"/>
        </w:rPr>
        <w:t xml:space="preserve"> were among the top features. The distribution of latitudes, longitudes and elevation were heavily skewed as per </w:t>
      </w:r>
      <w:r w:rsidRPr="00E0133D">
        <w:rPr>
          <w:szCs w:val="24"/>
          <w:highlight w:val="yellow"/>
        </w:rPr>
        <w:t>Table X</w:t>
      </w:r>
      <w:r w:rsidRPr="00E0133D">
        <w:rPr>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5F1A8358"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They are essentially properties of a geo-atom, such as time, elevation, site-id, etc.; incorporating a property as a feature is like incorporating a tuning metric into the model as a feature.</w:t>
      </w:r>
    </w:p>
    <w:p w14:paraId="172DABC0"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 xml:space="preserve">The spatial dependency of a monitor’s metrological depiction is provided by a transformation based on its remotely sensed source, numerical </w:t>
      </w:r>
      <w:r w:rsidRPr="00E0133D">
        <w:rPr>
          <w:rFonts w:ascii="Century Schoolbook" w:hAnsi="Century Schoolbook"/>
          <w:i w:val="0"/>
        </w:rPr>
        <w:lastRenderedPageBreak/>
        <w:t xml:space="preserve">representations of spatial data artificially group these transformations and adds bias to models </w:t>
      </w:r>
    </w:p>
    <w:p w14:paraId="4E22A3FD" w14:textId="77777777" w:rsidR="00E0133D" w:rsidRPr="00E0133D" w:rsidRDefault="00E0133D" w:rsidP="00E0133D">
      <w:pPr>
        <w:rPr>
          <w:szCs w:val="24"/>
        </w:rPr>
      </w:pPr>
      <w:r w:rsidRPr="00E0133D">
        <w:rPr>
          <w:szCs w:val="24"/>
        </w:rPr>
        <w:t xml:space="preserve">ML/AI ensembles utilizing geospatial data are estimating trends based on geo-atoms gathered over the estimated AOI in the way of pixels. When latitudes and longitudes are incorporated into prediction, the distribution must be assumed normal, hence why </w:t>
      </w:r>
      <w:proofErr w:type="gramStart"/>
      <w:r w:rsidRPr="00E0133D">
        <w:rPr>
          <w:szCs w:val="24"/>
        </w:rPr>
        <w:t>these may</w:t>
      </w:r>
      <w:proofErr w:type="gramEnd"/>
      <w:r w:rsidRPr="00E0133D">
        <w:rPr>
          <w:szCs w:val="24"/>
        </w:rPr>
        <w:t xml:space="preserve"> not yield significant results in AOIs whose spatial properties don’t vary via the typical normal bell-curve. </w:t>
      </w:r>
    </w:p>
    <w:p w14:paraId="21FA0671" w14:textId="483D9E1F" w:rsidR="00E0133D" w:rsidRPr="00E0133D" w:rsidRDefault="00E0133D" w:rsidP="00E0133D">
      <w:pPr>
        <w:ind w:firstLine="720"/>
        <w:rPr>
          <w:szCs w:val="24"/>
        </w:rPr>
      </w:pPr>
      <w:r w:rsidRPr="00E0133D">
        <w:rPr>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study. RK is written to model spatial drift, which is difficult to capture for ML/AI models as </w:t>
      </w:r>
      <w:r w:rsidR="005E35EB" w:rsidRPr="00E0133D">
        <w:rPr>
          <w:szCs w:val="24"/>
        </w:rPr>
        <w:t>a</w:t>
      </w:r>
      <w:r w:rsidRPr="00E0133D">
        <w:rPr>
          <w:szCs w:val="24"/>
        </w:rPr>
        <w:t xml:space="preserve"> dependent variable; RK enhancements to the final models account for drift while separating the prediction from group bias. As per the literature review, finely tuned models such as WRFC-XGB and MATCH</w:t>
      </w:r>
      <w:r w:rsidRPr="00E0133D">
        <w:rPr>
          <w:rStyle w:val="FootnoteReference"/>
          <w:szCs w:val="24"/>
        </w:rPr>
        <w:footnoteReference w:id="1"/>
      </w:r>
      <w:r w:rsidRPr="00E0133D">
        <w:rPr>
          <w:szCs w:val="24"/>
        </w:rPr>
        <w:t xml:space="preserve"> </w:t>
      </w:r>
      <w:r w:rsidRPr="00E0133D">
        <w:rPr>
          <w:szCs w:val="24"/>
        </w:rPr>
        <w:fldChar w:fldCharType="begin"/>
      </w:r>
      <w:r w:rsidR="00AC21CF">
        <w:rPr>
          <w:szCs w:val="24"/>
        </w:rPr>
        <w:instrText xml:space="preserve"> ADDIN ZOTERO_ITEM CSL_CITATION {"citationID":"2Dwdb2wm","properties":{"formattedCitation":"(Engardt 2008; Hu et al. 2022)","plainCitation":"(Engardt 2008; Hu et al. 2022)","noteIndex":0},"citationItems":[{"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Engardt 2008; Hu et al. 2022)</w:t>
      </w:r>
      <w:r w:rsidRPr="00E0133D">
        <w:rPr>
          <w:szCs w:val="24"/>
        </w:rPr>
        <w:fldChar w:fldCharType="end"/>
      </w:r>
      <w:r w:rsidRPr="00E0133D">
        <w:rPr>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E0133D">
        <w:rPr>
          <w:szCs w:val="24"/>
        </w:rPr>
        <w:fldChar w:fldCharType="begin"/>
      </w:r>
      <w:r w:rsidR="00AC21CF">
        <w:rPr>
          <w:szCs w:val="24"/>
        </w:rPr>
        <w:instrText xml:space="preserve"> ADDIN ZOTERO_ITEM CSL_CITATION {"citationID":"qUmZ5xUx","properties":{"formattedCitation":"(Becker 2021; Centoni 2017; G. Chen et al. 2021; X. Chen et al. 2023; Hu et al. 2022)","plainCitation":"(Becker 2021; Centoni 2017; G. Chen et al. 2021; X. Chen et al. 2023; Hu et al. 2022)","noteIndex":0},"citationItems":[{"id":"kDOdxzcL/pyR0hUzU","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kDOdxzcL/dnt3vQk5","uris":["http://zotero.org/users/15391371/items/7ZSAZ5MF"],"itemData":{"id":2767,"type":"article-journal","archive_location":"PQDT:67660087","title":"Global scale modelling of ozone deposition processes and interaction between surface ozone and climate change","author":[{"family":"Centoni","given":"Federico"}],"issued":{"date-parts":[["2017"]]}}},{"id":"kDOdxzcL/26IAH8nw","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kDOdxzcL/pTIChNXs","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Becker 2021; Centoni 2017; G. Chen et al. 2021; X. Chen et al. 2023; Hu et al. 2022)</w:t>
      </w:r>
      <w:r w:rsidRPr="00E0133D">
        <w:rPr>
          <w:szCs w:val="24"/>
        </w:rPr>
        <w:fldChar w:fldCharType="end"/>
      </w:r>
      <w:r w:rsidRPr="00E0133D">
        <w:rPr>
          <w:szCs w:val="24"/>
        </w:rPr>
        <w:t xml:space="preserve"> incorporate more data; such as fine resolution land-use data, evaluations of tropospheric/ground level ozone measurements, and higher quality data from the source</w:t>
      </w:r>
      <w:r w:rsidRPr="00E0133D">
        <w:rPr>
          <w:rStyle w:val="FootnoteReference"/>
          <w:szCs w:val="24"/>
        </w:rPr>
        <w:footnoteReference w:id="2"/>
      </w:r>
      <w:r w:rsidRPr="00E0133D">
        <w:rPr>
          <w:szCs w:val="24"/>
        </w:rPr>
        <w:t xml:space="preserve">, yielding extremely accurate results without the correction of monitor values. </w:t>
      </w:r>
    </w:p>
    <w:p w14:paraId="0FD5D540" w14:textId="77777777" w:rsidR="00E0133D" w:rsidRPr="00E0133D" w:rsidRDefault="00E0133D" w:rsidP="00E0133D">
      <w:pPr>
        <w:ind w:firstLine="720"/>
        <w:rPr>
          <w:szCs w:val="24"/>
        </w:rPr>
      </w:pPr>
      <w:r w:rsidRPr="00E0133D">
        <w:rPr>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962B492" w14:textId="5074D477" w:rsidR="00E0133D" w:rsidRPr="00E0133D" w:rsidRDefault="005E35EB" w:rsidP="00E0133D">
      <w:pPr>
        <w:jc w:val="center"/>
        <w:rPr>
          <w:szCs w:val="24"/>
        </w:rPr>
      </w:pPr>
      <w:bookmarkStart w:id="0" w:name="_Hlk202621333"/>
      <w:r>
        <w:rPr>
          <w:szCs w:val="24"/>
        </w:rPr>
        <w:t xml:space="preserve">VII.3. </w:t>
      </w:r>
      <w:r w:rsidRPr="00E0133D">
        <w:rPr>
          <w:szCs w:val="24"/>
        </w:rPr>
        <w:t xml:space="preserve">An Advanced Adaptation of </w:t>
      </w:r>
      <w:proofErr w:type="spellStart"/>
      <w:r w:rsidRPr="00E0133D">
        <w:rPr>
          <w:szCs w:val="24"/>
        </w:rPr>
        <w:t>Lagrangian</w:t>
      </w:r>
      <w:proofErr w:type="spellEnd"/>
      <w:r w:rsidRPr="00E0133D">
        <w:rPr>
          <w:szCs w:val="24"/>
        </w:rPr>
        <w:t xml:space="preserve"> Mechanics</w:t>
      </w:r>
    </w:p>
    <w:p w14:paraId="7AB600FA" w14:textId="77777777" w:rsidR="00E0133D" w:rsidRPr="00E0133D" w:rsidRDefault="00E0133D" w:rsidP="00E0133D">
      <w:pPr>
        <w:ind w:firstLine="720"/>
        <w:rPr>
          <w:szCs w:val="24"/>
        </w:rPr>
      </w:pPr>
      <w:r w:rsidRPr="00E0133D">
        <w:rPr>
          <w:szCs w:val="24"/>
        </w:rPr>
        <w:t xml:space="preserve">The basics of </w:t>
      </w:r>
      <w:proofErr w:type="spellStart"/>
      <w:r w:rsidRPr="00E0133D">
        <w:rPr>
          <w:szCs w:val="24"/>
        </w:rPr>
        <w:t>Lagrangian</w:t>
      </w:r>
      <w:proofErr w:type="spellEnd"/>
      <w:r w:rsidRPr="00E0133D">
        <w:rPr>
          <w:szCs w:val="24"/>
        </w:rPr>
        <w:t xml:space="preserve"> field theory were initially known to the research and used to construct two features for prediction, one of which does not exist for gaseous states: KE and UE. Using a series of transformations, an entire system can </w:t>
      </w:r>
      <w:r w:rsidRPr="00E0133D">
        <w:rPr>
          <w:szCs w:val="24"/>
        </w:rPr>
        <w:lastRenderedPageBreak/>
        <w:t xml:space="preserve">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33508303" w14:textId="77777777" w:rsidR="00E0133D" w:rsidRPr="00E0133D" w:rsidRDefault="00E0133D" w:rsidP="00E0133D">
      <w:pPr>
        <w:ind w:firstLine="720"/>
        <w:rPr>
          <w:szCs w:val="24"/>
        </w:rPr>
      </w:pPr>
      <w:r w:rsidRPr="00E0133D">
        <w:rPr>
          <w:szCs w:val="24"/>
        </w:rPr>
        <w:t xml:space="preserve">These equations represent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to account for the numerous mechanics discovered in thermodynamical and chemical-based features mentioned in Chapter III.</w:t>
      </w:r>
      <w:bookmarkEnd w:id="0"/>
      <w:r w:rsidRPr="00E0133D">
        <w:rPr>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32BEDE3C" w14:textId="215F9DB7" w:rsidR="00E0133D" w:rsidRPr="00E0133D" w:rsidRDefault="005E35EB" w:rsidP="00E0133D">
      <w:pPr>
        <w:jc w:val="center"/>
        <w:rPr>
          <w:szCs w:val="24"/>
        </w:rPr>
      </w:pPr>
      <w:r>
        <w:rPr>
          <w:szCs w:val="24"/>
        </w:rPr>
        <w:t xml:space="preserve">VII.3.1. </w:t>
      </w:r>
      <w:r w:rsidRPr="00E0133D">
        <w:rPr>
          <w:szCs w:val="24"/>
        </w:rPr>
        <w:t>The Principle of Least Action</w:t>
      </w:r>
    </w:p>
    <w:p w14:paraId="5F607CF6" w14:textId="48D38EAC" w:rsidR="00E0133D" w:rsidRPr="00E0133D" w:rsidRDefault="00E0133D" w:rsidP="00E0133D">
      <w:pPr>
        <w:ind w:firstLine="720"/>
        <w:rPr>
          <w:szCs w:val="24"/>
        </w:rPr>
      </w:pPr>
      <w:r w:rsidRPr="00E0133D">
        <w:rPr>
          <w:szCs w:val="24"/>
        </w:rPr>
        <w:t xml:space="preserve">PLA was initially established under the theory that a system always moves </w:t>
      </w:r>
      <w:proofErr w:type="gramStart"/>
      <w:r w:rsidR="005E35EB" w:rsidRPr="00E0133D">
        <w:rPr>
          <w:szCs w:val="24"/>
        </w:rPr>
        <w:t>in regard to</w:t>
      </w:r>
      <w:proofErr w:type="gramEnd"/>
      <w:r w:rsidRPr="00E0133D">
        <w:rPr>
          <w:szCs w:val="24"/>
        </w:rPr>
        <w:t xml:space="preserve"> the minimal number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respect to small variations in motion. A set of equations known as Euler-Lagrange equations can be implemented and utilized as a feature known as the Action Potential (AP). These represent a function of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 xml:space="preserve">to account for the numerous sub-fields in physics. </w:t>
      </w:r>
    </w:p>
    <w:p w14:paraId="13A6C90E" w14:textId="77777777" w:rsidR="00E0133D" w:rsidRPr="00E0133D" w:rsidRDefault="00E0133D" w:rsidP="00E0133D">
      <w:pPr>
        <w:ind w:firstLine="720"/>
        <w:rPr>
          <w:szCs w:val="24"/>
        </w:rPr>
      </w:pPr>
      <w:r w:rsidRPr="00E0133D">
        <w:rPr>
          <w:szCs w:val="24"/>
        </w:rPr>
        <w:t xml:space="preserve">The proposed kinetic energy calculations for the properties of geo-atoms in this thesis are precursors to a much broader set of terms stemming from these </w:t>
      </w:r>
      <w:proofErr w:type="spellStart"/>
      <w:r w:rsidRPr="00E0133D">
        <w:rPr>
          <w:szCs w:val="24"/>
        </w:rPr>
        <w:t>Lagrangian</w:t>
      </w:r>
      <w:proofErr w:type="spellEnd"/>
      <w:r w:rsidRPr="00E0133D">
        <w:rPr>
          <w:szCs w:val="24"/>
        </w:rPr>
        <w:t xml:space="preserve"> mechanics. In its most general form, any independent variable in LFT can be represented as some theoretical event in space-time </w:t>
      </w:r>
      <w:proofErr w:type="gramStart"/>
      <w:r w:rsidRPr="00E0133D">
        <w:rPr>
          <w:szCs w:val="24"/>
        </w:rPr>
        <w:t>S(</w:t>
      </w:r>
      <w:proofErr w:type="gramEnd"/>
      <w:r w:rsidRPr="00E0133D">
        <w:rPr>
          <w:szCs w:val="24"/>
        </w:rPr>
        <w:t xml:space="preserve">x, y, z, t) </w:t>
      </w:r>
      <w:proofErr w:type="gramStart"/>
      <w:r w:rsidRPr="00E0133D">
        <w:rPr>
          <w:szCs w:val="24"/>
        </w:rPr>
        <w:t>similar to</w:t>
      </w:r>
      <w:proofErr w:type="gramEnd"/>
      <w:r w:rsidRPr="00E0133D">
        <w:rPr>
          <w:szCs w:val="24"/>
        </w:rPr>
        <w:t xml:space="preserve"> the geo-atom established in 2007 by Dr Goodchild. Dependent variables can be represented as a quantifiable action attributing to the independent event occurring at that time, φ(</w:t>
      </w:r>
      <w:proofErr w:type="spellStart"/>
      <w:proofErr w:type="gramStart"/>
      <w:r w:rsidRPr="00E0133D">
        <w:rPr>
          <w:szCs w:val="24"/>
        </w:rPr>
        <w:t>x,y</w:t>
      </w:r>
      <w:proofErr w:type="gramEnd"/>
      <w:r w:rsidRPr="00E0133D">
        <w:rPr>
          <w:szCs w:val="24"/>
        </w:rPr>
        <w:t>,</w:t>
      </w:r>
      <w:proofErr w:type="gramStart"/>
      <w:r w:rsidRPr="00E0133D">
        <w:rPr>
          <w:szCs w:val="24"/>
        </w:rPr>
        <w:t>z,t</w:t>
      </w:r>
      <w:proofErr w:type="spellEnd"/>
      <w:proofErr w:type="gramEnd"/>
      <w:r w:rsidRPr="00E0133D">
        <w:rPr>
          <w:szCs w:val="24"/>
        </w:rPr>
        <w:t xml:space="preserve">). If these actions can be properly defined as properties establishing values for a geo-atom and in a geo-field, then implementation of LFT via modern complex ensembles would assume that once an event has happened, it does not happen again until the same number of actions are present in the system. While underlying complex mathematics like this are included in CTMs by way of features representing emissions, the accuracy offered by RK shows there are potential missing transport mechanisms that can be further improved. </w:t>
      </w:r>
    </w:p>
    <w:p w14:paraId="007BCFD8" w14:textId="77777777" w:rsidR="00E0133D" w:rsidRPr="00E0133D" w:rsidRDefault="00E0133D" w:rsidP="00E0133D">
      <w:pPr>
        <w:ind w:firstLine="720"/>
        <w:rPr>
          <w:szCs w:val="24"/>
        </w:rPr>
      </w:pPr>
      <w:r w:rsidRPr="00E0133D">
        <w:rPr>
          <w:szCs w:val="24"/>
        </w:rPr>
        <w:lastRenderedPageBreak/>
        <w:t>In general, this thesis used three main takeaways from LFT which are also used in the bases of CTM models to establish the core concepts of KE depictions in Chapter III:</w:t>
      </w:r>
    </w:p>
    <w:p w14:paraId="28E135F6"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 xml:space="preserve">A system wants to be stationarity unless actions cause it to be otherwise. Stationarity ensues an energy state of 0, or a systems ground state. </w:t>
      </w:r>
    </w:p>
    <w:p w14:paraId="62DFE373"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Where a system's motion is subject to constraints, there exists a set of generalized coordinates that are compatible with those constraints</w:t>
      </w:r>
    </w:p>
    <w:p w14:paraId="4225AA40"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The analysis of the system's motion can be represented as an equivalency of energy such that:</w:t>
      </w:r>
    </w:p>
    <w:p w14:paraId="3A0137F6" w14:textId="66401426" w:rsidR="00E0133D" w:rsidRPr="00E0133D" w:rsidRDefault="00E0133D" w:rsidP="00E0133D">
      <w:pPr>
        <w:rPr>
          <w:szCs w:val="24"/>
        </w:rPr>
      </w:pPr>
      <m:oMathPara>
        <m:oMath>
          <m:r>
            <m:rPr>
              <m:sty m:val="p"/>
            </m:rPr>
            <w:rPr>
              <w:rFonts w:ascii="Cambria Math" w:hAnsi="Cambria Math"/>
              <w:szCs w:val="24"/>
            </w:rPr>
            <m:t>L</m:t>
          </m:r>
          <m:r>
            <m:rPr>
              <m:sty m:val="p"/>
            </m:rPr>
            <w:rPr>
              <w:rFonts w:ascii="Cambria Math" w:hAnsi="Cambria Math"/>
              <w:szCs w:val="24"/>
              <w:vertAlign w:val="subscript"/>
            </w:rPr>
            <m:t>=KE-UE=</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t</m:t>
              </m:r>
            </m:sup>
            <m:e>
              <m:r>
                <m:rPr>
                  <m:sty m:val="p"/>
                </m:rPr>
                <w:rPr>
                  <w:rFonts w:ascii="Cambria Math" w:hAnsi="Cambria Math"/>
                  <w:szCs w:val="24"/>
                </w:rPr>
                <m:t>L</m:t>
              </m:r>
            </m:e>
          </m:nary>
          <m:sSup>
            <m:sSupPr>
              <m:ctrlPr>
                <w:rPr>
                  <w:rFonts w:ascii="Cambria Math" w:hAnsi="Cambria Math"/>
                  <w:szCs w:val="24"/>
                </w:rPr>
              </m:ctrlPr>
            </m:sSupPr>
            <m:e>
              <m:r>
                <m:rPr>
                  <m:sty m:val="p"/>
                </m:rPr>
                <w:rPr>
                  <w:rFonts w:ascii="Cambria Math" w:hAnsi="Cambria Math"/>
                  <w:szCs w:val="24"/>
                </w:rPr>
                <m:t>d</m:t>
              </m:r>
            </m:e>
            <m:sup>
              <m:r>
                <m:rPr>
                  <m:sty m:val="p"/>
                </m:rPr>
                <w:rPr>
                  <w:rFonts w:ascii="Cambria Math" w:hAnsi="Cambria Math"/>
                  <w:szCs w:val="24"/>
                </w:rPr>
                <m:t>μ</m:t>
              </m:r>
            </m:sup>
          </m:sSup>
          <m:r>
            <m:rPr>
              <m:sty m:val="p"/>
            </m:rPr>
            <w:rPr>
              <w:rFonts w:ascii="Cambria Math" w:hAnsi="Cambria Math"/>
              <w:szCs w:val="24"/>
            </w:rPr>
            <m:t>=0</m:t>
          </m:r>
        </m:oMath>
      </m:oMathPara>
    </w:p>
    <w:p w14:paraId="5BCCA29F" w14:textId="77777777" w:rsidR="00E0133D" w:rsidRPr="00E0133D" w:rsidRDefault="00E0133D" w:rsidP="00E0133D">
      <w:pPr>
        <w:rPr>
          <w:szCs w:val="24"/>
        </w:rPr>
      </w:pPr>
      <w:r w:rsidRPr="00E0133D">
        <w:rPr>
          <w:szCs w:val="24"/>
        </w:rPr>
        <w:t xml:space="preserve">Where </w:t>
      </w:r>
      <w:proofErr w:type="spellStart"/>
      <w:r w:rsidRPr="00E0133D">
        <w:rPr>
          <w:szCs w:val="24"/>
        </w:rPr>
        <w:t>i</w:t>
      </w:r>
      <w:proofErr w:type="spellEnd"/>
      <w:r w:rsidRPr="00E0133D">
        <w:rPr>
          <w:szCs w:val="24"/>
        </w:rPr>
        <w:t xml:space="preserve"> represents any number of actions in the system at any point in time t. Some systems do not contain potential energy given their state, such as chemical systems. Chemical potential energy and thermodynamic relationships drastically change the representation of </w:t>
      </w:r>
      <w:proofErr w:type="spellStart"/>
      <w:r w:rsidRPr="00E0133D">
        <w:rPr>
          <w:szCs w:val="24"/>
        </w:rPr>
        <w:t>Lagrangian</w:t>
      </w:r>
      <w:proofErr w:type="spellEnd"/>
      <w:r w:rsidRPr="00E0133D">
        <w:rPr>
          <w:szCs w:val="24"/>
        </w:rPr>
        <w:t xml:space="preserve"> densities; vast fields dedicated to this concept have yet to fully reach the world of GIS transformations. If given a continuous set of maximum and minimums over time, the property of a geo-atom can be a representation of </w:t>
      </w:r>
      <w:bookmarkStart w:id="1" w:name="_Hlk194149784"/>
      <w:proofErr w:type="spellStart"/>
      <w:r w:rsidRPr="00E0133D">
        <w:rPr>
          <w:szCs w:val="24"/>
        </w:rPr>
        <w:t>L</w:t>
      </w:r>
      <w:r w:rsidRPr="00E0133D">
        <w:rPr>
          <w:szCs w:val="24"/>
          <w:vertAlign w:val="subscript"/>
        </w:rPr>
        <w:t>ρ</w:t>
      </w:r>
      <w:bookmarkEnd w:id="1"/>
      <w:proofErr w:type="spellEnd"/>
      <w:r w:rsidRPr="00E0133D">
        <w:rPr>
          <w:szCs w:val="24"/>
        </w:rPr>
        <w:t xml:space="preserve"> using Euler–Lagrange transformations of available imagery. These equations are a system of second-order ordinary differential equations whose solutions are stationary points of a given action. They can be related to entropy and thermodynamics to describe the geodesic flow of any field, φ, for some set of time:</w:t>
      </w:r>
    </w:p>
    <w:p w14:paraId="548787D3" w14:textId="6DF4BA89" w:rsidR="00E0133D" w:rsidRPr="00E0133D" w:rsidRDefault="00000000" w:rsidP="00E0133D">
      <w:pPr>
        <w:rPr>
          <w:szCs w:val="24"/>
        </w:rPr>
      </w:pPr>
      <m:oMathPara>
        <m:oMath>
          <m:f>
            <m:fPr>
              <m:ctrlPr>
                <w:rPr>
                  <w:rFonts w:ascii="Cambria Math" w:hAnsi="Cambria Math"/>
                  <w:szCs w:val="24"/>
                </w:rPr>
              </m:ctrlPr>
            </m:fPr>
            <m:num>
              <m:r>
                <m:rPr>
                  <m:sty m:val="p"/>
                </m:rPr>
                <w:rPr>
                  <w:rFonts w:ascii="Cambria Math" w:hAnsi="Cambria Math"/>
                  <w:szCs w:val="24"/>
                </w:rPr>
                <m:t>δS</m:t>
              </m:r>
            </m:num>
            <m:den>
              <m:r>
                <m:rPr>
                  <m:sty m:val="p"/>
                </m:rPr>
                <w:rPr>
                  <w:rFonts w:ascii="Cambria Math" w:hAnsi="Cambria Math"/>
                  <w:szCs w:val="24"/>
                </w:rPr>
                <m:t>δ</m:t>
              </m:r>
              <m:sSub>
                <m:sSubPr>
                  <m:ctrlPr>
                    <w:rPr>
                      <w:rFonts w:ascii="Cambria Math" w:hAnsi="Cambria Math"/>
                      <w:szCs w:val="24"/>
                    </w:rPr>
                  </m:ctrlPr>
                </m:sSubPr>
                <m:e>
                  <m:r>
                    <m:rPr>
                      <m:sty m:val="p"/>
                    </m:rPr>
                    <w:rPr>
                      <w:rFonts w:ascii="Cambria Math" w:hAnsi="Cambria Math"/>
                      <w:szCs w:val="24"/>
                    </w:rPr>
                    <m:t>φ</m:t>
                  </m:r>
                </m:e>
                <m:sub>
                  <m:r>
                    <m:rPr>
                      <m:sty m:val="p"/>
                    </m:rPr>
                    <w:rPr>
                      <w:rFonts w:ascii="Cambria Math" w:hAnsi="Cambria Math"/>
                      <w:szCs w:val="24"/>
                    </w:rPr>
                    <m:t>i</m:t>
                  </m:r>
                </m:sub>
              </m:sSub>
            </m:den>
          </m:f>
          <m:r>
            <m:rPr>
              <m:sty m:val="p"/>
            </m:rPr>
            <w:rPr>
              <w:rFonts w:ascii="Cambria Math" w:hAnsi="Cambria Math"/>
              <w:szCs w:val="24"/>
            </w:rPr>
            <m:t xml:space="preserve">= </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N</m:t>
              </m:r>
            </m:sup>
            <m:e>
              <m:r>
                <m:rPr>
                  <m:sty m:val="p"/>
                </m:rPr>
                <w:rPr>
                  <w:rFonts w:ascii="Cambria Math" w:hAnsi="Cambria Math"/>
                  <w:szCs w:val="24"/>
                </w:rPr>
                <m:t>L</m:t>
              </m:r>
            </m:e>
          </m:nary>
          <m:r>
            <m:rPr>
              <m:sty m:val="p"/>
            </m:rPr>
            <w:rPr>
              <w:rFonts w:ascii="Cambria Math" w:hAnsi="Cambria Math"/>
              <w:szCs w:val="24"/>
            </w:rPr>
            <m:t>d</m:t>
          </m:r>
          <m:sSub>
            <m:sSubPr>
              <m:ctrlPr>
                <w:rPr>
                  <w:rFonts w:ascii="Cambria Math" w:hAnsi="Cambria Math"/>
                  <w:szCs w:val="24"/>
                </w:rPr>
              </m:ctrlPr>
            </m:sSubPr>
            <m:e>
              <m:r>
                <m:rPr>
                  <m:sty m:val="p"/>
                </m:rPr>
                <w:rPr>
                  <w:rFonts w:ascii="Cambria Math" w:hAnsi="Cambria Math"/>
                  <w:szCs w:val="24"/>
                </w:rPr>
                <m:t>μ</m:t>
              </m:r>
            </m:e>
            <m:sub>
              <m:r>
                <m:rPr>
                  <m:sty m:val="p"/>
                </m:rPr>
                <w:rPr>
                  <w:rFonts w:ascii="Cambria Math" w:hAnsi="Cambria Math"/>
                  <w:szCs w:val="24"/>
                </w:rPr>
                <m:t>q</m:t>
              </m:r>
            </m:sub>
          </m:sSub>
        </m:oMath>
      </m:oMathPara>
    </w:p>
    <w:p w14:paraId="6E72903A" w14:textId="77777777" w:rsidR="00E0133D" w:rsidRPr="00E0133D" w:rsidRDefault="00E0133D" w:rsidP="00E0133D">
      <w:pPr>
        <w:rPr>
          <w:szCs w:val="24"/>
        </w:rPr>
      </w:pPr>
      <w:r w:rsidRPr="00E0133D">
        <w:rPr>
          <w:szCs w:val="24"/>
        </w:rPr>
        <w:t xml:space="preserve">Taking the variation with respect to </w:t>
      </w:r>
      <w:proofErr w:type="gramStart"/>
      <w:r w:rsidRPr="00E0133D">
        <w:rPr>
          <w:szCs w:val="24"/>
        </w:rPr>
        <w:t>φ,</w:t>
      </w:r>
      <w:proofErr w:type="gramEnd"/>
      <w:r w:rsidRPr="00E0133D">
        <w:rPr>
          <w:szCs w:val="24"/>
        </w:rPr>
        <w:t xml:space="preserve"> one obtains the typical states of systematic entropy:</w:t>
      </w:r>
    </w:p>
    <w:p w14:paraId="3C13F476" w14:textId="77777777" w:rsidR="00E0133D" w:rsidRPr="00E0133D" w:rsidRDefault="00E0133D" w:rsidP="00E0133D">
      <w:pPr>
        <w:rPr>
          <w:szCs w:val="24"/>
        </w:rPr>
      </w:pPr>
    </w:p>
    <w:p w14:paraId="64962237" w14:textId="77777777" w:rsidR="00E0133D" w:rsidRPr="00E0133D" w:rsidRDefault="00E0133D" w:rsidP="00E0133D">
      <w:pPr>
        <w:ind w:firstLine="720"/>
        <w:rPr>
          <w:szCs w:val="24"/>
        </w:rPr>
      </w:pPr>
      <w:r w:rsidRPr="00E0133D">
        <w:rPr>
          <w:szCs w:val="24"/>
        </w:rPr>
        <w:t xml:space="preserve">Given the space and time features produced in pre-processing, variables ds/dt, </w:t>
      </w:r>
      <w:proofErr w:type="spellStart"/>
      <w:r w:rsidRPr="00E0133D">
        <w:rPr>
          <w:szCs w:val="24"/>
        </w:rPr>
        <w:t>dp</w:t>
      </w:r>
      <w:proofErr w:type="spellEnd"/>
      <w:r w:rsidRPr="00E0133D">
        <w:rPr>
          <w:szCs w:val="24"/>
        </w:rPr>
        <w:t>/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6EAB7F87" w14:textId="6D47603F" w:rsidR="00E0133D" w:rsidRPr="00E0133D" w:rsidRDefault="005E35EB" w:rsidP="00E0133D">
      <w:pPr>
        <w:jc w:val="center"/>
        <w:rPr>
          <w:szCs w:val="24"/>
        </w:rPr>
      </w:pPr>
      <w:r>
        <w:rPr>
          <w:szCs w:val="24"/>
        </w:rPr>
        <w:t xml:space="preserve">VII.3.2. </w:t>
      </w:r>
      <w:r w:rsidRPr="00E0133D">
        <w:rPr>
          <w:szCs w:val="24"/>
        </w:rPr>
        <w:t>Spontaneous Symmetric Breaking</w:t>
      </w:r>
    </w:p>
    <w:p w14:paraId="44485F4B" w14:textId="77777777" w:rsidR="00E0133D" w:rsidRPr="00E0133D" w:rsidRDefault="00E0133D" w:rsidP="00E0133D">
      <w:pPr>
        <w:ind w:firstLine="720"/>
        <w:rPr>
          <w:szCs w:val="24"/>
        </w:rPr>
      </w:pPr>
      <w:r w:rsidRPr="00E0133D">
        <w:rPr>
          <w:szCs w:val="24"/>
        </w:rPr>
        <w:t xml:space="preserve">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w:t>
      </w:r>
      <w:proofErr w:type="spellStart"/>
      <w:r w:rsidRPr="00E0133D">
        <w:rPr>
          <w:szCs w:val="24"/>
        </w:rPr>
        <w:t>Lagrangian</w:t>
      </w:r>
      <w:proofErr w:type="spellEnd"/>
      <w:r w:rsidRPr="00E0133D">
        <w:rPr>
          <w:szCs w:val="24"/>
        </w:rPr>
        <w:t xml:space="preserve">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277CA6D3" w14:textId="77777777" w:rsidR="00E0133D" w:rsidRPr="00E0133D" w:rsidRDefault="00E0133D" w:rsidP="00E0133D">
      <w:pPr>
        <w:ind w:firstLine="720"/>
        <w:rPr>
          <w:szCs w:val="24"/>
        </w:rPr>
      </w:pPr>
      <w:r w:rsidRPr="00E0133D">
        <w:rPr>
          <w:szCs w:val="24"/>
        </w:rPr>
        <w:lastRenderedPageBreak/>
        <w:t>If one delves deep enough into the darkness of condensed matter physics, field theory and applications of Feynman mechanics; the act of “spontaneous symmetry breaking” seems oddly familiar to the spontaneity of ozone reactions.</w:t>
      </w:r>
      <w:r w:rsidRPr="00E0133D">
        <w:rPr>
          <w:rFonts w:cs="Segoe UI"/>
          <w:szCs w:val="24"/>
          <w:shd w:val="clear" w:color="auto" w:fill="FFFFFF"/>
        </w:rPr>
        <w:t xml:space="preserve"> </w:t>
      </w:r>
      <w:r w:rsidRPr="00E0133D">
        <w:rPr>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E0133D">
        <w:rPr>
          <w:szCs w:val="24"/>
          <w:vertAlign w:val="subscript"/>
        </w:rPr>
        <w:t>2</w:t>
      </w:r>
      <w:r w:rsidRPr="00E0133D">
        <w:rPr>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0E6CD715" w14:textId="1BB4137C" w:rsidR="00E0133D" w:rsidRPr="00E0133D" w:rsidRDefault="005E35EB" w:rsidP="00E0133D">
      <w:pPr>
        <w:contextualSpacing/>
        <w:jc w:val="center"/>
        <w:rPr>
          <w:caps/>
          <w:szCs w:val="24"/>
        </w:rPr>
      </w:pPr>
      <w:r>
        <w:rPr>
          <w:szCs w:val="24"/>
        </w:rPr>
        <w:t xml:space="preserve">VII.7. </w:t>
      </w:r>
      <w:r w:rsidRPr="00E0133D">
        <w:rPr>
          <w:szCs w:val="24"/>
        </w:rPr>
        <w:t xml:space="preserve">Final Comments on </w:t>
      </w:r>
      <w:r>
        <w:rPr>
          <w:szCs w:val="24"/>
        </w:rPr>
        <w:t>t</w:t>
      </w:r>
      <w:r w:rsidRPr="00E0133D">
        <w:rPr>
          <w:szCs w:val="24"/>
        </w:rPr>
        <w:t xml:space="preserve">he </w:t>
      </w:r>
      <w:proofErr w:type="spellStart"/>
      <w:r>
        <w:rPr>
          <w:szCs w:val="24"/>
        </w:rPr>
        <w:t>SMaRK</w:t>
      </w:r>
      <w:proofErr w:type="spellEnd"/>
      <w:r>
        <w:rPr>
          <w:szCs w:val="24"/>
        </w:rPr>
        <w:t xml:space="preserve"> </w:t>
      </w:r>
      <w:r w:rsidRPr="00E0133D">
        <w:rPr>
          <w:szCs w:val="24"/>
        </w:rPr>
        <w:t>Method</w:t>
      </w:r>
    </w:p>
    <w:p w14:paraId="0083EECA" w14:textId="531B02EE" w:rsidR="00E0133D" w:rsidRPr="00E0133D" w:rsidRDefault="00E0133D" w:rsidP="00E0133D">
      <w:pPr>
        <w:ind w:firstLine="720"/>
        <w:contextualSpacing/>
        <w:rPr>
          <w:caps/>
          <w:szCs w:val="24"/>
        </w:rPr>
      </w:pPr>
      <w:r w:rsidRPr="00E0133D">
        <w:rPr>
          <w:szCs w:val="24"/>
        </w:rPr>
        <w:t>In general, utilizing the RK method allowed for capturing complex error trends associated with predicted and actual values of surface O</w:t>
      </w:r>
      <w:r w:rsidRPr="00E0133D">
        <w:rPr>
          <w:szCs w:val="24"/>
          <w:vertAlign w:val="subscript"/>
        </w:rPr>
        <w:t>3</w:t>
      </w:r>
      <w:r w:rsidRPr="00E0133D">
        <w:rPr>
          <w:szCs w:val="24"/>
        </w:rPr>
        <w:t xml:space="preserve">. </w:t>
      </w:r>
      <w:proofErr w:type="spellStart"/>
      <w:r w:rsidRPr="00E0133D">
        <w:rPr>
          <w:szCs w:val="24"/>
        </w:rPr>
        <w:t>SMaRK</w:t>
      </w:r>
      <w:proofErr w:type="spellEnd"/>
      <w:r w:rsidRPr="00E0133D">
        <w:rPr>
          <w:szCs w:val="24"/>
        </w:rPr>
        <w:t xml:space="preserve"> displayed high variability and complexity of O</w:t>
      </w:r>
      <w:r w:rsidRPr="00E0133D">
        <w:rPr>
          <w:szCs w:val="24"/>
          <w:vertAlign w:val="subscript"/>
        </w:rPr>
        <w:t>3</w:t>
      </w:r>
      <w:r w:rsidRPr="00E0133D">
        <w:rPr>
          <w:szCs w:val="24"/>
        </w:rPr>
        <w:t xml:space="preserve"> concentrations due to emissions </w:t>
      </w:r>
      <w:r w:rsidRPr="00E0133D">
        <w:rPr>
          <w:caps/>
          <w:szCs w:val="24"/>
        </w:rPr>
        <w:fldChar w:fldCharType="begin"/>
      </w:r>
      <w:r w:rsidRPr="00E0133D">
        <w:rPr>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E0133D">
        <w:rPr>
          <w:caps/>
          <w:szCs w:val="24"/>
        </w:rPr>
        <w:fldChar w:fldCharType="separate"/>
      </w:r>
      <w:r w:rsidRPr="00E0133D">
        <w:rPr>
          <w:szCs w:val="24"/>
        </w:rPr>
        <w:t>(Staehle, Rieder, and Fiore 2023)</w:t>
      </w:r>
      <w:r w:rsidRPr="00E0133D">
        <w:rPr>
          <w:caps/>
          <w:szCs w:val="24"/>
        </w:rPr>
        <w:fldChar w:fldCharType="end"/>
      </w:r>
      <w:r w:rsidRPr="00E0133D">
        <w:rPr>
          <w:szCs w:val="24"/>
        </w:rPr>
        <w:t xml:space="preserve"> while accounting for minute associations due to metrological factors </w:t>
      </w:r>
      <w:r w:rsidRPr="00E0133D">
        <w:rPr>
          <w:szCs w:val="24"/>
        </w:rPr>
        <w:fldChar w:fldCharType="begin"/>
      </w:r>
      <w:r w:rsidR="00AC21CF">
        <w:rPr>
          <w:szCs w:val="24"/>
        </w:rPr>
        <w:instrText xml:space="preserve"> ADDIN ZOTERO_ITEM CSL_CITATION {"citationID":"0Hdr41il","properties":{"formattedCitation":"(Hou et al. 2024; Liang et al. 2018; Liu et al. 2023; Meng et al. 2022; Venkanna et al. 2015)","plainCitation":"(Hou et al. 2024; Liang et al. 2018; Liu et al. 2023;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kDOdxzcL/GEu3o6gv","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E0133D">
        <w:rPr>
          <w:szCs w:val="24"/>
        </w:rPr>
        <w:fldChar w:fldCharType="separate"/>
      </w:r>
      <w:r w:rsidR="00AC21CF" w:rsidRPr="00AC21CF">
        <w:t>(Hou et al. 2024; Liang et al. 2018; Liu et al. 2023; Meng et al. 2022; Venkanna et al. 2015)</w:t>
      </w:r>
      <w:r w:rsidRPr="00E0133D">
        <w:rPr>
          <w:szCs w:val="24"/>
        </w:rPr>
        <w:fldChar w:fldCharType="end"/>
      </w:r>
      <w:r w:rsidRPr="00E0133D">
        <w:rPr>
          <w:szCs w:val="24"/>
        </w:rPr>
        <w:t xml:space="preserve">.  While kriging has been known about for some time, it’s frequency and applications to geospatial representation in ML/AI ensembles and corrective measures remain extinct. In addition, a high-spatial resolution less than </w:t>
      </w:r>
      <w:r w:rsidRPr="00E0133D">
        <w:rPr>
          <w:caps/>
          <w:szCs w:val="24"/>
        </w:rPr>
        <w:t>300</w:t>
      </w:r>
      <w:r w:rsidRPr="00E0133D">
        <w:rPr>
          <w:szCs w:val="24"/>
        </w:rPr>
        <w:t>m of surface O</w:t>
      </w:r>
      <w:r w:rsidRPr="00E0133D">
        <w:rPr>
          <w:szCs w:val="24"/>
          <w:vertAlign w:val="subscript"/>
        </w:rPr>
        <w:t>3</w:t>
      </w:r>
      <w:r w:rsidRPr="00E0133D">
        <w:rPr>
          <w:szCs w:val="24"/>
        </w:rPr>
        <w:t xml:space="preserve"> does not yet exist for the USNA as it does for other </w:t>
      </w:r>
      <w:r w:rsidR="005E35EB" w:rsidRPr="00E0133D">
        <w:rPr>
          <w:szCs w:val="24"/>
        </w:rPr>
        <w:t>nations</w:t>
      </w:r>
      <w:r w:rsidR="005E35EB" w:rsidRPr="00E0133D">
        <w:rPr>
          <w:caps/>
          <w:szCs w:val="24"/>
        </w:rPr>
        <w:t>.</w:t>
      </w:r>
      <w:r w:rsidRPr="00E0133D">
        <w:rPr>
          <w:szCs w:val="24"/>
        </w:rPr>
        <w:t xml:space="preserve"> Models have been utilized via atmospheric monitoring networks provided by large institutions and networks such as tropospheric ozone assessment report (TOAR), EPA, and NASA</w:t>
      </w:r>
      <w:r w:rsidRPr="00E0133D">
        <w:rPr>
          <w:caps/>
          <w:szCs w:val="24"/>
        </w:rPr>
        <w:t>.</w:t>
      </w:r>
    </w:p>
    <w:p w14:paraId="606C6AA9" w14:textId="77777777" w:rsidR="00E0133D" w:rsidRPr="00E0133D" w:rsidRDefault="00E0133D" w:rsidP="00E0133D">
      <w:pPr>
        <w:ind w:firstLine="720"/>
        <w:rPr>
          <w:szCs w:val="24"/>
        </w:rPr>
      </w:pPr>
      <w:r w:rsidRPr="00E0133D">
        <w:rPr>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674186C1" w14:textId="17D808FD" w:rsidR="00E0133D" w:rsidRPr="00E0133D" w:rsidRDefault="005E35EB" w:rsidP="00E0133D">
      <w:pPr>
        <w:jc w:val="center"/>
        <w:rPr>
          <w:szCs w:val="24"/>
        </w:rPr>
      </w:pPr>
      <w:r>
        <w:rPr>
          <w:szCs w:val="24"/>
        </w:rPr>
        <w:lastRenderedPageBreak/>
        <w:t xml:space="preserve">VII.9. </w:t>
      </w:r>
      <w:proofErr w:type="spellStart"/>
      <w:r>
        <w:rPr>
          <w:szCs w:val="24"/>
        </w:rPr>
        <w:t>SMaRK</w:t>
      </w:r>
      <w:proofErr w:type="spellEnd"/>
      <w:r w:rsidRPr="00E0133D">
        <w:rPr>
          <w:szCs w:val="24"/>
        </w:rPr>
        <w:t xml:space="preserve"> Developments </w:t>
      </w:r>
      <w:r w:rsidR="00054D42" w:rsidRPr="00E0133D">
        <w:rPr>
          <w:szCs w:val="24"/>
        </w:rPr>
        <w:t xml:space="preserve">and </w:t>
      </w:r>
      <w:r w:rsidR="00054D42">
        <w:rPr>
          <w:szCs w:val="24"/>
        </w:rPr>
        <w:t>Future</w:t>
      </w:r>
      <w:r>
        <w:rPr>
          <w:szCs w:val="24"/>
        </w:rPr>
        <w:t xml:space="preserve"> </w:t>
      </w:r>
      <w:r w:rsidRPr="00E0133D">
        <w:rPr>
          <w:szCs w:val="24"/>
        </w:rPr>
        <w:t>Directions</w:t>
      </w:r>
    </w:p>
    <w:p w14:paraId="57DB80FD" w14:textId="77777777" w:rsidR="00E0133D" w:rsidRPr="00E0133D" w:rsidRDefault="00E0133D" w:rsidP="00E0133D">
      <w:pPr>
        <w:ind w:firstLine="720"/>
        <w:rPr>
          <w:szCs w:val="24"/>
        </w:rPr>
      </w:pPr>
      <w:r w:rsidRPr="00E0133D">
        <w:rPr>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1AF052D0" w14:textId="77777777" w:rsidR="00E0133D" w:rsidRPr="00E0133D" w:rsidRDefault="00E0133D" w:rsidP="00E0133D">
      <w:pPr>
        <w:ind w:firstLine="720"/>
        <w:rPr>
          <w:szCs w:val="24"/>
        </w:rPr>
      </w:pPr>
      <w:r w:rsidRPr="00E0133D">
        <w:rPr>
          <w:szCs w:val="24"/>
        </w:rPr>
        <w:t>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indoor ozone levels in Workplaces, schools, and homes, further protecting public health.</w:t>
      </w:r>
    </w:p>
    <w:p w14:paraId="0415645D" w14:textId="77777777" w:rsidR="005E35EB" w:rsidRPr="00E0133D" w:rsidRDefault="00E0133D" w:rsidP="005E35EB">
      <w:pPr>
        <w:ind w:firstLine="720"/>
        <w:contextualSpacing/>
        <w:rPr>
          <w:szCs w:val="24"/>
        </w:rPr>
      </w:pPr>
      <w:r w:rsidRPr="00E0133D">
        <w:rPr>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43B7F6E3" w14:textId="4DC53635" w:rsidR="005E35EB" w:rsidRPr="00E0133D" w:rsidRDefault="005E35EB" w:rsidP="005E35EB">
      <w:pPr>
        <w:jc w:val="center"/>
        <w:rPr>
          <w:szCs w:val="24"/>
        </w:rPr>
      </w:pPr>
      <w:r>
        <w:rPr>
          <w:szCs w:val="24"/>
        </w:rPr>
        <w:t xml:space="preserve">VII.9.1 </w:t>
      </w:r>
      <w:r w:rsidRPr="00E0133D">
        <w:rPr>
          <w:szCs w:val="24"/>
        </w:rPr>
        <w:t>Accessing Code and Data</w:t>
      </w:r>
    </w:p>
    <w:p w14:paraId="10A5B46E" w14:textId="3C3FF068" w:rsidR="00E0133D" w:rsidRPr="00E0133D" w:rsidRDefault="005E35EB" w:rsidP="005E35EB">
      <w:pPr>
        <w:rPr>
          <w:szCs w:val="24"/>
        </w:rPr>
      </w:pPr>
      <w:r w:rsidRPr="00E0133D">
        <w:rPr>
          <w:szCs w:val="24"/>
        </w:rPr>
        <w:t xml:space="preserve">All raster data is freely available on GitHub. Scripts for downloading the necessary data are based in python. While the full project is privately available on GitHub, a </w:t>
      </w:r>
      <w:r w:rsidRPr="00E0133D">
        <w:rPr>
          <w:szCs w:val="24"/>
        </w:rPr>
        <w:lastRenderedPageBreak/>
        <w:t>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007A2A6" w14:textId="2421B4DF" w:rsidR="00E0133D" w:rsidRPr="00E0133D" w:rsidRDefault="005E35EB" w:rsidP="00E0133D">
      <w:pPr>
        <w:jc w:val="center"/>
        <w:rPr>
          <w:szCs w:val="24"/>
        </w:rPr>
      </w:pPr>
      <w:r>
        <w:rPr>
          <w:szCs w:val="24"/>
        </w:rPr>
        <w:t xml:space="preserve">VII.10. </w:t>
      </w:r>
      <w:r w:rsidRPr="00E0133D">
        <w:rPr>
          <w:szCs w:val="24"/>
        </w:rPr>
        <w:t>Closing Remarks</w:t>
      </w:r>
    </w:p>
    <w:p w14:paraId="7FF7871A" w14:textId="77777777" w:rsidR="00E0133D" w:rsidRPr="00E0133D" w:rsidRDefault="00E0133D" w:rsidP="00E0133D">
      <w:pPr>
        <w:ind w:firstLine="720"/>
        <w:rPr>
          <w:rFonts w:cs="Calibri Light"/>
          <w:szCs w:val="24"/>
        </w:rPr>
      </w:pPr>
      <w:r w:rsidRPr="00E0133D">
        <w:rPr>
          <w:rFonts w:cs="Calibri Light"/>
          <w:szCs w:val="24"/>
        </w:rPr>
        <w:t xml:space="preserve">The insights gained from these models can aid the development of high-resolution surface ozone metrics for numerous areas. To reduce ozone-related health risks, support sustainable urban environments, and restore the Earth’s natural ozone cycles, the </w:t>
      </w:r>
      <w:proofErr w:type="spellStart"/>
      <w:r w:rsidRPr="00E0133D">
        <w:rPr>
          <w:rFonts w:cs="Calibri Light"/>
          <w:szCs w:val="24"/>
        </w:rPr>
        <w:t>SMaRK</w:t>
      </w:r>
      <w:proofErr w:type="spellEnd"/>
      <w:r w:rsidRPr="00E0133D">
        <w:rPr>
          <w:rFonts w:cs="Calibri Light"/>
          <w:szCs w:val="24"/>
        </w:rPr>
        <w:t xml:space="preserve">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645635F3" w14:textId="6F07361F" w:rsidR="00E0133D" w:rsidRPr="00E0133D" w:rsidRDefault="00E0133D" w:rsidP="005E35EB">
      <w:pPr>
        <w:ind w:firstLine="720"/>
        <w:rPr>
          <w:rFonts w:cs="Calibri Light"/>
          <w:szCs w:val="24"/>
        </w:rPr>
      </w:pPr>
      <w:r w:rsidRPr="00E0133D">
        <w:rPr>
          <w:rFonts w:cs="Calibri Light"/>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5A60850A" w14:textId="77777777" w:rsidR="00E0133D" w:rsidRPr="00E0133D" w:rsidRDefault="00E0133D" w:rsidP="00E0133D">
      <w:pPr>
        <w:overflowPunct/>
        <w:autoSpaceDE/>
        <w:autoSpaceDN/>
        <w:adjustRightInd/>
        <w:ind w:firstLine="720"/>
        <w:contextualSpacing/>
        <w:rPr>
          <w:rFonts w:eastAsiaTheme="minorHAnsi"/>
          <w:kern w:val="2"/>
          <w:szCs w:val="24"/>
          <w14:ligatures w14:val="standardContextual"/>
        </w:rPr>
      </w:pPr>
      <w:r w:rsidRPr="00E0133D">
        <w:rPr>
          <w:szCs w:val="24"/>
        </w:rPr>
        <w:t xml:space="preserve">Atmospheric chemistry plays a foundational role in the history of life on Earth </w:t>
      </w:r>
      <w:r w:rsidRPr="00E0133D">
        <w:rPr>
          <w:szCs w:val="24"/>
        </w:rPr>
        <w:fldChar w:fldCharType="begin"/>
      </w:r>
      <w:r w:rsidRPr="00E0133D">
        <w:rPr>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E0133D">
        <w:rPr>
          <w:szCs w:val="24"/>
        </w:rPr>
        <w:fldChar w:fldCharType="separate"/>
      </w:r>
      <w:r w:rsidRPr="00E0133D">
        <w:rPr>
          <w:szCs w:val="24"/>
        </w:rPr>
        <w:t>(Barzeghar et al. 2020; Chapleski et al. 2016; Flynn et al. 2021; Tanimoto et al. 2008)</w:t>
      </w:r>
      <w:r w:rsidRPr="00E0133D">
        <w:rPr>
          <w:szCs w:val="24"/>
        </w:rPr>
        <w:fldChar w:fldCharType="end"/>
      </w:r>
      <w:r w:rsidRPr="00E0133D">
        <w:rPr>
          <w:szCs w:val="24"/>
        </w:rPr>
        <w:t>. Abiogenetic processes on Earth nearly 4 billion years ago were attributed to the emergence of oxygen during the Great Oxidation Event (GOE); enabling the formation of the ozone (O</w:t>
      </w:r>
      <w:r w:rsidRPr="00E0133D">
        <w:rPr>
          <w:szCs w:val="24"/>
          <w:vertAlign w:val="subscript"/>
        </w:rPr>
        <w:t>3</w:t>
      </w:r>
      <w:r w:rsidRPr="00E0133D">
        <w:rPr>
          <w:szCs w:val="24"/>
        </w:rPr>
        <w:t xml:space="preserve">) layer and </w:t>
      </w:r>
      <w:bookmarkStart w:id="2" w:name="_Hlk203146687"/>
      <w:r w:rsidRPr="00E0133D">
        <w:rPr>
          <w:szCs w:val="24"/>
        </w:rPr>
        <w:t xml:space="preserve">promoting </w:t>
      </w:r>
      <w:bookmarkEnd w:id="2"/>
      <w:r w:rsidRPr="00E0133D">
        <w:rPr>
          <w:szCs w:val="24"/>
        </w:rPr>
        <w:t xml:space="preserve">photosynthetic processes </w:t>
      </w:r>
      <w:r w:rsidRPr="00E0133D">
        <w:rPr>
          <w:szCs w:val="24"/>
        </w:rPr>
        <w:fldChar w:fldCharType="begin"/>
      </w:r>
      <w:r w:rsidRPr="00E0133D">
        <w:rPr>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E0133D">
        <w:rPr>
          <w:szCs w:val="24"/>
        </w:rPr>
        <w:fldChar w:fldCharType="separate"/>
      </w:r>
      <w:r w:rsidRPr="00E0133D">
        <w:rPr>
          <w:szCs w:val="24"/>
        </w:rPr>
        <w:t>(Schell, Ackemann, and Hass 2002; Lyons, Reinhard, and Planavsky 2014)</w:t>
      </w:r>
      <w:r w:rsidRPr="00E0133D">
        <w:rPr>
          <w:szCs w:val="24"/>
        </w:rPr>
        <w:fldChar w:fldCharType="end"/>
      </w:r>
      <w:r w:rsidRPr="00E0133D">
        <w:rPr>
          <w:szCs w:val="24"/>
        </w:rPr>
        <w:t>. As O</w:t>
      </w:r>
      <w:r w:rsidRPr="00E0133D">
        <w:rPr>
          <w:szCs w:val="24"/>
          <w:vertAlign w:val="subscript"/>
        </w:rPr>
        <w:t>3</w:t>
      </w:r>
      <w:r w:rsidRPr="00E0133D">
        <w:rPr>
          <w:szCs w:val="24"/>
        </w:rPr>
        <w:t xml:space="preserve"> and organisms respectively grew in abundance and complexity, atmospheric composition began to stabilize, eventually resulting in the Earth as we know it today. For eons, the niche composition of chemicals on Earth has allowed life to further evolve by maintaining hypoxia tolerances through the variance in energy levels reaching the surface </w:t>
      </w:r>
      <w:r w:rsidRPr="00E0133D">
        <w:rPr>
          <w:szCs w:val="24"/>
        </w:rPr>
        <w:fldChar w:fldCharType="begin"/>
      </w:r>
      <w:r w:rsidRPr="00E0133D">
        <w:rPr>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E0133D">
        <w:rPr>
          <w:szCs w:val="24"/>
        </w:rPr>
        <w:fldChar w:fldCharType="separate"/>
      </w:r>
      <w:r w:rsidRPr="00E0133D">
        <w:rPr>
          <w:szCs w:val="24"/>
        </w:rPr>
        <w:t>(Sperling et al. 2022)</w:t>
      </w:r>
      <w:r w:rsidRPr="00E0133D">
        <w:rPr>
          <w:szCs w:val="24"/>
        </w:rPr>
        <w:fldChar w:fldCharType="end"/>
      </w:r>
      <w:r w:rsidRPr="00E0133D">
        <w:rPr>
          <w:szCs w:val="24"/>
        </w:rPr>
        <w:t xml:space="preserve">. In this sense, atmospheric chemistry is both guardian and shepherd to biological evolution. </w:t>
      </w:r>
    </w:p>
    <w:p w14:paraId="02B434C8" w14:textId="6E6F97AB" w:rsidR="005E35EB" w:rsidRPr="00E0133D" w:rsidRDefault="00E0133D" w:rsidP="005E35EB">
      <w:pPr>
        <w:ind w:firstLine="720"/>
        <w:rPr>
          <w:rFonts w:cs="Calibri Light"/>
          <w:szCs w:val="24"/>
        </w:rPr>
      </w:pPr>
      <w:r w:rsidRPr="00E0133D">
        <w:rPr>
          <w:rFonts w:eastAsiaTheme="minorHAnsi"/>
          <w:kern w:val="2"/>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kDOdxzcL/gqEITCFH","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kDOdxzcL/4ZxKrrTy","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kDOdxzcL/qwqhlyJd","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kDOdxzcL/ORpmze2E","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kDOdxzcL/kUe3dMaB","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kDOdxzcL/d3KRWt4o","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kDOdxzcL/sAK0B8iV","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Jerrett, Gale, and Kontgis 2010; Greenough and Nelson 2019; Nawaz 2023; Fuller et al. 2022; Schlink et al. 2006; Cakaj et al. 2023; Borchert et al. 2023)</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Decades of geospatial computer science implementations with statistical modeling have paved the way for unique, multi-disciplinary specializations to investigate these topics. As computer science grows in availability, quality, and most importantly, ease of access, geographers continue to weave complex spatial thought into “sibling-sciences”, </w:t>
      </w:r>
      <w:r w:rsidRPr="00E0133D">
        <w:rPr>
          <w:rFonts w:eastAsiaTheme="minorHAnsi"/>
          <w:kern w:val="2"/>
          <w:szCs w:val="24"/>
          <w14:ligatures w14:val="standardContextual"/>
        </w:rPr>
        <w:lastRenderedPageBreak/>
        <w:t xml:space="preserve">creating innovative solutions to known and unknown problems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kDOdxzcL/CYHPkeP2","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kDOdxzcL/4ja5VmUD","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Goodchild 2009; Blaschke and Merschdorf 2014)</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w:t>
      </w:r>
    </w:p>
    <w:p w14:paraId="43DCC1B3" w14:textId="4F559E13" w:rsidR="00E0133D" w:rsidRPr="00E0133D" w:rsidRDefault="005E35EB" w:rsidP="005E35EB">
      <w:pPr>
        <w:contextualSpacing/>
        <w:jc w:val="center"/>
        <w:rPr>
          <w:rFonts w:cs="Calibri Light"/>
          <w:szCs w:val="24"/>
        </w:rPr>
      </w:pPr>
      <w:r>
        <w:rPr>
          <w:szCs w:val="24"/>
        </w:rPr>
        <w:t xml:space="preserve">VII.10.1 </w:t>
      </w:r>
      <w:r w:rsidRPr="00E0133D">
        <w:rPr>
          <w:rFonts w:cs="Calibri Light"/>
          <w:szCs w:val="24"/>
        </w:rPr>
        <w:t>A Note from the Researcher</w:t>
      </w:r>
    </w:p>
    <w:p w14:paraId="06FFCD8B" w14:textId="77777777" w:rsidR="00E0133D" w:rsidRPr="00E0133D" w:rsidRDefault="00E0133D" w:rsidP="00E0133D">
      <w:pPr>
        <w:ind w:firstLine="720"/>
        <w:contextualSpacing/>
        <w:rPr>
          <w:szCs w:val="24"/>
        </w:rPr>
      </w:pPr>
      <w:r w:rsidRPr="00E0133D">
        <w:rPr>
          <w:rFonts w:cs="Calibri Light"/>
          <w:szCs w:val="24"/>
        </w:rPr>
        <w:t>This thesis seeks to genesis a new initiative with available satellite imagery; stemming from its final product, the high-resolution imagery proposed has potential to further reduce emissions beyond their current trajectory, bolster American economy, and induce harmony between environmental activists and private cooperate entities. T</w:t>
      </w:r>
      <w:r w:rsidRPr="00E0133D">
        <w:rPr>
          <w:szCs w:val="24"/>
        </w:rPr>
        <w:t xml:space="preserve">he </w:t>
      </w:r>
      <w:proofErr w:type="spellStart"/>
      <w:r w:rsidRPr="00E0133D">
        <w:rPr>
          <w:szCs w:val="24"/>
        </w:rPr>
        <w:t>SMaRK</w:t>
      </w:r>
      <w:proofErr w:type="spellEnd"/>
      <w:r w:rsidRPr="00E0133D">
        <w:rPr>
          <w:szCs w:val="24"/>
        </w:rPr>
        <w:t xml:space="preserve"> method can be further improved with additional coding enhancements and appropriate tuning.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49956CE4" w14:textId="1A50BB31" w:rsidR="0098180C" w:rsidRDefault="00E0133D" w:rsidP="005E35EB">
      <w:pPr>
        <w:ind w:firstLine="720"/>
        <w:contextualSpacing/>
        <w:rPr>
          <w:szCs w:val="24"/>
        </w:rPr>
      </w:pPr>
      <w:proofErr w:type="spellStart"/>
      <w:r w:rsidRPr="00E0133D">
        <w:rPr>
          <w:szCs w:val="24"/>
        </w:rPr>
        <w:t>SMaRK</w:t>
      </w:r>
      <w:proofErr w:type="spellEnd"/>
      <w:r w:rsidRPr="00E0133D">
        <w:rPr>
          <w:szCs w:val="24"/>
        </w:rPr>
        <w:t xml:space="preserve"> operates with correlations to in-situ measurements; when monitors are properly placed as they currently are for some urban areas, the resulting change in environmental patterns due to Anthropogenic sources can be properly translated into monetary units of maintenance the proposed pollutant per area. Like a Carbon Credit </w:t>
      </w:r>
      <w:r w:rsidRPr="00E0133D">
        <w:rPr>
          <w:szCs w:val="24"/>
        </w:rPr>
        <w:fldChar w:fldCharType="begin"/>
      </w:r>
      <w:r w:rsidR="00AC21CF">
        <w:rPr>
          <w:szCs w:val="24"/>
        </w:rPr>
        <w:instrText xml:space="preserve"> ADDIN ZOTERO_ITEM CSL_CITATION {"citationID":"0j1qgGyP","properties":{"formattedCitation":"(Shah et al. 2024; Trouwloon et al. 2023)","plainCitation":"(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Pr="00E0133D">
        <w:rPr>
          <w:szCs w:val="24"/>
        </w:rPr>
        <w:fldChar w:fldCharType="separate"/>
      </w:r>
      <w:r w:rsidR="00AC21CF" w:rsidRPr="00AC21CF">
        <w:t>(Shah et al. 2024; Trouwloon et al. 2023)</w:t>
      </w:r>
      <w:r w:rsidRPr="00E0133D">
        <w:rPr>
          <w:szCs w:val="24"/>
        </w:rPr>
        <w:fldChar w:fldCharType="end"/>
      </w:r>
      <w:r w:rsidRPr="00E0133D">
        <w:rPr>
          <w:szCs w:val="24"/>
        </w:rPr>
        <w:t xml:space="preserve">, the resulting system would be significantly more reliable due to in-arguable comparisons to monitoring systems. Unlike some forms of carbon credit (e.g. mentioned in </w:t>
      </w:r>
      <w:r w:rsidRPr="00E0133D">
        <w:rPr>
          <w:szCs w:val="24"/>
        </w:rPr>
        <w:fldChar w:fldCharType="begin"/>
      </w:r>
      <w:r w:rsidRPr="00E0133D">
        <w:rPr>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Pr="00E0133D">
        <w:rPr>
          <w:szCs w:val="24"/>
        </w:rPr>
        <w:fldChar w:fldCharType="separate"/>
      </w:r>
      <w:r w:rsidRPr="00E0133D">
        <w:rPr>
          <w:szCs w:val="24"/>
        </w:rPr>
        <w:t>(Probst et al. 2024; Lokuge and Anders 2022)</w:t>
      </w:r>
      <w:r w:rsidRPr="00E0133D">
        <w:rPr>
          <w:szCs w:val="24"/>
        </w:rPr>
        <w:fldChar w:fldCharType="end"/>
      </w:r>
      <w:r w:rsidRPr="00E0133D">
        <w:rPr>
          <w:szCs w:val="24"/>
        </w:rPr>
        <w:t xml:space="preserve">; the newly established credit from a final  can be offered with more confidence and reliability in the modeled outcomes. </w:t>
      </w:r>
    </w:p>
    <w:p w14:paraId="0410413B" w14:textId="77777777" w:rsidR="00054D42" w:rsidRPr="00C94DD2" w:rsidRDefault="00054D42" w:rsidP="00054D42">
      <w:pPr>
        <w:contextualSpacing/>
        <w:jc w:val="center"/>
        <w:rPr>
          <w:iCs/>
          <w:szCs w:val="24"/>
        </w:rPr>
      </w:pPr>
      <w:commentRangeStart w:id="3"/>
      <w:r>
        <w:rPr>
          <w:iCs/>
          <w:szCs w:val="24"/>
        </w:rPr>
        <w:t xml:space="preserve">VI.5. </w:t>
      </w:r>
      <w:r w:rsidRPr="00C94DD2">
        <w:rPr>
          <w:iCs/>
          <w:szCs w:val="24"/>
        </w:rPr>
        <w:t>O</w:t>
      </w:r>
      <w:r w:rsidRPr="00C94DD2">
        <w:rPr>
          <w:iCs/>
          <w:szCs w:val="24"/>
          <w:vertAlign w:val="subscript"/>
        </w:rPr>
        <w:t>3</w:t>
      </w:r>
      <w:r w:rsidRPr="00C94DD2">
        <w:rPr>
          <w:iCs/>
          <w:szCs w:val="24"/>
        </w:rPr>
        <w:t xml:space="preserve"> Exposure and Potential Impacts</w:t>
      </w:r>
      <w:commentRangeEnd w:id="3"/>
      <w:r>
        <w:rPr>
          <w:rStyle w:val="CommentReference"/>
        </w:rPr>
        <w:commentReference w:id="3"/>
      </w:r>
    </w:p>
    <w:p w14:paraId="7EA32236" w14:textId="77777777" w:rsidR="00054D42" w:rsidRDefault="00054D42" w:rsidP="00054D42">
      <w:pPr>
        <w:ind w:firstLine="720"/>
        <w:contextualSpacing/>
        <w:rPr>
          <w:iCs/>
          <w:szCs w:val="24"/>
        </w:rPr>
      </w:pPr>
      <w:r w:rsidRPr="00C94DD2">
        <w:rPr>
          <w:iCs/>
          <w:szCs w:val="24"/>
        </w:rPr>
        <w:t xml:space="preserve">Nearly all public health studies concerning air pollutants utilize statistical modeling techniques in some shape or form </w:t>
      </w:r>
      <w:r w:rsidRPr="00C94DD2">
        <w:rPr>
          <w:iCs/>
          <w:szCs w:val="24"/>
        </w:rPr>
        <w:fldChar w:fldCharType="begin"/>
      </w:r>
      <w:r>
        <w:rPr>
          <w:iCs/>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C94DD2">
        <w:rPr>
          <w:iCs/>
          <w:szCs w:val="24"/>
        </w:rPr>
        <w:fldChar w:fldCharType="separate"/>
      </w:r>
      <w:r w:rsidRPr="00C94DD2">
        <w:rPr>
          <w:iCs/>
          <w:szCs w:val="24"/>
        </w:rPr>
        <w:t>(Knowlton et al. 2004; Ito, De Leon, and Lippmann 2005; Javanmardi et al. 2017; De Marco et al. 2022)</w:t>
      </w:r>
      <w:r w:rsidRPr="00C94DD2">
        <w:rPr>
          <w:iCs/>
          <w:szCs w:val="24"/>
        </w:rPr>
        <w:fldChar w:fldCharType="end"/>
      </w:r>
      <w:r w:rsidRPr="00C94DD2">
        <w:rPr>
          <w:iCs/>
          <w:szCs w:val="24"/>
        </w:rPr>
        <w:t xml:space="preserve">. Such predictions give people the opportunity to avoid elevated exposure and the related health risks associated with short- and long-term exposure </w:t>
      </w:r>
      <w:r w:rsidRPr="00C94DD2">
        <w:rPr>
          <w:iCs/>
          <w:szCs w:val="24"/>
        </w:rPr>
        <w:fldChar w:fldCharType="begin"/>
      </w:r>
      <w:r>
        <w:rPr>
          <w:iCs/>
          <w:szCs w:val="24"/>
        </w:rPr>
        <w:instrText xml:space="preserve"> ADDIN ZOTERO_ITEM CSL_CITATION {"citationID":"ZzNYTZ16","properties":{"formattedCitation":"(Abdullah et al. 2019; Ghazali et al. 2010; Ballester et al. 2002; Braik et al. 2024; Duncan et al. 2014; Michael MacCracken 2008)","plainCitation":"(Abdullah et al. 2019; Ghazali et al. 2010; Ballester et al. 2002; Braik et al. 2024; Duncan et al. 2014; Michael MacCracken 2008)","noteIndex":0},"citationItems":[{"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3Xqpn9z9/HYy77mml","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3Xqpn9z9/R7RheIGQ","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3Xqpn9z9/kPCMfFmS","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3Xqpn9z9/9XTqv1SN","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3Xqpn9z9/30zOcR3Y","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C94DD2">
        <w:rPr>
          <w:iCs/>
          <w:szCs w:val="24"/>
        </w:rPr>
        <w:fldChar w:fldCharType="separate"/>
      </w:r>
      <w:r w:rsidRPr="00C94DD2">
        <w:t>(Abdullah et al. 2019; Ghazali et al. 2010; Ballester et al. 2002; Braik et al. 2024; Duncan et al. 2014; Michael MacCracken 2008)</w:t>
      </w:r>
      <w:r w:rsidRPr="00C94DD2">
        <w:rPr>
          <w:iCs/>
          <w:szCs w:val="24"/>
        </w:rPr>
        <w:fldChar w:fldCharType="end"/>
      </w:r>
      <w:r w:rsidRPr="00C94DD2">
        <w:rPr>
          <w:iCs/>
          <w:szCs w:val="24"/>
        </w:rPr>
        <w:t>. Epidemiological studies have found statistically significant relationships between an increased risk of premature death and exposures to air pollutants. This relationship has been observed in relation to no</w:t>
      </w:r>
      <w:r>
        <w:rPr>
          <w:iCs/>
          <w:szCs w:val="24"/>
        </w:rPr>
        <w:t>t</w:t>
      </w:r>
      <w:r w:rsidRPr="00C94DD2">
        <w:rPr>
          <w:iCs/>
          <w:szCs w:val="24"/>
        </w:rPr>
        <w:t xml:space="preserve"> just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BeVHbhGV","properties":{"formattedCitation":"(Manisalidis et al. 2020; Liang et al. 2018; Nawaz 2023)","plainCitation":"(Manisalidis et al. 2020; Liang et al. 2018; Nawaz 2023)","noteIndex":0},"citationItems":[{"id":"3Xqpn9z9/YuuLzYyW","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C94DD2">
        <w:rPr>
          <w:iCs/>
          <w:szCs w:val="24"/>
        </w:rPr>
        <w:fldChar w:fldCharType="separate"/>
      </w:r>
      <w:r w:rsidRPr="00C94DD2">
        <w:rPr>
          <w:iCs/>
          <w:szCs w:val="24"/>
        </w:rPr>
        <w:t>(Manisalidis et al. 2020; Liang et al. 2018; Nawaz 2023)</w:t>
      </w:r>
      <w:r w:rsidRPr="00C94DD2">
        <w:rPr>
          <w:iCs/>
          <w:szCs w:val="24"/>
        </w:rPr>
        <w:fldChar w:fldCharType="end"/>
      </w:r>
      <w:r w:rsidRPr="00C94DD2">
        <w:rPr>
          <w:iCs/>
          <w:szCs w:val="24"/>
        </w:rPr>
        <w:t>, but also in areas where O</w:t>
      </w:r>
      <w:r w:rsidRPr="00C94DD2">
        <w:rPr>
          <w:iCs/>
          <w:szCs w:val="24"/>
          <w:vertAlign w:val="subscript"/>
        </w:rPr>
        <w:t>3</w:t>
      </w:r>
      <w:r w:rsidRPr="00C94DD2">
        <w:rPr>
          <w:iCs/>
          <w:szCs w:val="24"/>
        </w:rPr>
        <w:t xml:space="preserve"> reactions co-funded with NO</w:t>
      </w:r>
      <w:r w:rsidRPr="00C94DD2">
        <w:rPr>
          <w:iCs/>
          <w:szCs w:val="24"/>
          <w:vertAlign w:val="subscript"/>
        </w:rPr>
        <w:t>2</w:t>
      </w:r>
      <w:r w:rsidRPr="00C94DD2">
        <w:rPr>
          <w:iCs/>
          <w:szCs w:val="24"/>
        </w:rPr>
        <w:t xml:space="preserve"> and temperature are occurring at or above national standards </w:t>
      </w:r>
      <w:r w:rsidRPr="00C94DD2">
        <w:rPr>
          <w:iCs/>
          <w:szCs w:val="24"/>
        </w:rPr>
        <w:fldChar w:fldCharType="begin"/>
      </w:r>
      <w:r>
        <w:rPr>
          <w:iCs/>
          <w:szCs w:val="24"/>
        </w:rPr>
        <w:instrText xml:space="preserve"> ADDIN ZOTERO_ITEM CSL_CITATION {"citationID":"9Rgh41Nb","properties":{"formattedCitation":"(Sun et al. 2024; Weng 2023; Kumar et al. 2015; X. Liu et al. 2022)","plainCitation":"(Sun et al. 2024; Weng 2023; Kumar et al. 2015; X. Liu et al. 2022)","noteIndex":0},"citationItems":[{"id":"3Xqpn9z9/fzyaZ09I","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3Xqpn9z9/5u1MZZ2l","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3Xqpn9z9/DDtnhwdD","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C94DD2">
        <w:rPr>
          <w:iCs/>
          <w:szCs w:val="24"/>
        </w:rPr>
        <w:fldChar w:fldCharType="separate"/>
      </w:r>
      <w:r w:rsidRPr="00C94DD2">
        <w:t>(Sun et al. 2024; Weng 2023; Kumar et al. 2015; X. Liu et al. 2022)</w:t>
      </w:r>
      <w:r w:rsidRPr="00C94DD2">
        <w:rPr>
          <w:iCs/>
          <w:szCs w:val="24"/>
        </w:rPr>
        <w:fldChar w:fldCharType="end"/>
      </w:r>
      <w:r w:rsidRPr="00C94DD2">
        <w:rPr>
          <w:iCs/>
          <w:szCs w:val="24"/>
        </w:rPr>
        <w:t xml:space="preserve">. </w:t>
      </w:r>
    </w:p>
    <w:p w14:paraId="53647125" w14:textId="77777777" w:rsidR="00054D42" w:rsidRPr="00C94DD2" w:rsidRDefault="00054D42" w:rsidP="00054D42">
      <w:pPr>
        <w:ind w:firstLine="720"/>
        <w:contextualSpacing/>
        <w:rPr>
          <w:iCs/>
          <w:szCs w:val="24"/>
        </w:rPr>
      </w:pPr>
      <w:r>
        <w:rPr>
          <w:iCs/>
          <w:szCs w:val="24"/>
        </w:rPr>
        <w:t xml:space="preserve">As seen in this section, </w:t>
      </w:r>
      <w:r w:rsidRPr="00C94DD2">
        <w:rPr>
          <w:iCs/>
          <w:szCs w:val="24"/>
        </w:rPr>
        <w:t xml:space="preserve">lower </w:t>
      </w:r>
      <w:r>
        <w:rPr>
          <w:iCs/>
          <w:szCs w:val="24"/>
        </w:rPr>
        <w:t>concentrations</w:t>
      </w:r>
      <w:r w:rsidRPr="00C94DD2">
        <w:rPr>
          <w:iCs/>
          <w:szCs w:val="24"/>
        </w:rPr>
        <w:t xml:space="preserve"> of O</w:t>
      </w:r>
      <w:r w:rsidRPr="00C94DD2">
        <w:rPr>
          <w:iCs/>
          <w:szCs w:val="24"/>
          <w:vertAlign w:val="subscript"/>
        </w:rPr>
        <w:t>3</w:t>
      </w:r>
      <w:r w:rsidRPr="00C94DD2">
        <w:rPr>
          <w:iCs/>
          <w:szCs w:val="24"/>
        </w:rPr>
        <w:t xml:space="preserve"> typically </w:t>
      </w:r>
      <w:proofErr w:type="gramStart"/>
      <w:r w:rsidRPr="00C94DD2">
        <w:rPr>
          <w:iCs/>
          <w:szCs w:val="24"/>
        </w:rPr>
        <w:t>relate</w:t>
      </w:r>
      <w:r>
        <w:rPr>
          <w:iCs/>
          <w:szCs w:val="24"/>
        </w:rPr>
        <w:t>d</w:t>
      </w:r>
      <w:proofErr w:type="gramEnd"/>
      <w:r w:rsidRPr="00C94DD2">
        <w:rPr>
          <w:iCs/>
          <w:szCs w:val="24"/>
        </w:rPr>
        <w:t xml:space="preserve"> to </w:t>
      </w:r>
      <w:r>
        <w:rPr>
          <w:iCs/>
          <w:szCs w:val="24"/>
        </w:rPr>
        <w:t>lower</w:t>
      </w:r>
      <w:r w:rsidRPr="00C94DD2">
        <w:rPr>
          <w:iCs/>
          <w:szCs w:val="24"/>
        </w:rPr>
        <w:t xml:space="preserve"> </w:t>
      </w:r>
      <w:r>
        <w:rPr>
          <w:iCs/>
          <w:szCs w:val="24"/>
        </w:rPr>
        <w:t>concentrations</w:t>
      </w:r>
      <w:r w:rsidRPr="00C94DD2">
        <w:rPr>
          <w:iCs/>
          <w:szCs w:val="24"/>
        </w:rPr>
        <w:t xml:space="preserve"> </w:t>
      </w:r>
      <w:r>
        <w:rPr>
          <w:iCs/>
          <w:szCs w:val="24"/>
        </w:rPr>
        <w:t>of surface</w:t>
      </w:r>
      <w:r w:rsidRPr="00C94DD2">
        <w:rPr>
          <w:iCs/>
          <w:szCs w:val="24"/>
        </w:rPr>
        <w:t xml:space="preserve"> nitrogen dioxide (NO</w:t>
      </w:r>
      <w:r w:rsidRPr="00C94DD2">
        <w:rPr>
          <w:iCs/>
          <w:szCs w:val="24"/>
          <w:vertAlign w:val="subscript"/>
        </w:rPr>
        <w:t>2</w:t>
      </w:r>
      <w:r w:rsidRPr="00C94DD2">
        <w:rPr>
          <w:iCs/>
          <w:szCs w:val="24"/>
        </w:rPr>
        <w:t>), meaning those who are exposed to the risks of NO</w:t>
      </w:r>
      <w:r w:rsidRPr="00C94DD2">
        <w:rPr>
          <w:iCs/>
          <w:szCs w:val="24"/>
          <w:vertAlign w:val="subscript"/>
        </w:rPr>
        <w:t>2</w:t>
      </w:r>
      <w:r w:rsidRPr="00C94DD2">
        <w:rPr>
          <w:iCs/>
          <w:szCs w:val="24"/>
        </w:rPr>
        <w:t xml:space="preserve"> are </w:t>
      </w:r>
      <w:r>
        <w:rPr>
          <w:iCs/>
          <w:szCs w:val="24"/>
        </w:rPr>
        <w:t>then later exposed to high O</w:t>
      </w:r>
      <w:r>
        <w:rPr>
          <w:iCs/>
          <w:szCs w:val="24"/>
          <w:vertAlign w:val="subscript"/>
        </w:rPr>
        <w:t>3</w:t>
      </w:r>
      <w:r>
        <w:rPr>
          <w:iCs/>
          <w:szCs w:val="24"/>
        </w:rPr>
        <w:t xml:space="preserve"> concentrations. These particular populations potentially see increased exposures to </w:t>
      </w:r>
      <w:r w:rsidRPr="00C94DD2">
        <w:rPr>
          <w:iCs/>
          <w:szCs w:val="24"/>
        </w:rPr>
        <w:t>illnesses and diseases stem</w:t>
      </w:r>
      <w:r>
        <w:rPr>
          <w:iCs/>
          <w:szCs w:val="24"/>
        </w:rPr>
        <w:t>ming</w:t>
      </w:r>
      <w:r w:rsidRPr="00C94DD2">
        <w:rPr>
          <w:iCs/>
          <w:szCs w:val="24"/>
        </w:rPr>
        <w:t xml:space="preserve"> from both pollutants due to frequent movement between toxic environments </w:t>
      </w:r>
      <w:r w:rsidRPr="00C94DD2">
        <w:rPr>
          <w:iCs/>
          <w:szCs w:val="24"/>
        </w:rPr>
        <w:fldChar w:fldCharType="begin"/>
      </w:r>
      <w:r>
        <w:rPr>
          <w:iCs/>
          <w:szCs w:val="24"/>
        </w:rPr>
        <w:instrText xml:space="preserve"> ADDIN ZOTERO_ITEM CSL_CITATION {"citationID":"xKAsu899","properties":{"formattedCitation":"(Singh, Suresh, and Vellapandian 2023; Akhter et al. 2015; Alexis et al. 2010; Xue et al. 2023; Turner et al. 2016a; T. Zhao et al. 2018)","plainCitation":"(Singh, Suresh, and Vellapandian 2023; Akhter et al. 2015; Alexis et al. 2010; Xue et al. 2023; Turner et al. 2016a; T. Zhao et al. 2018)","noteIndex":0},"citationItems":[{"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SdEJhbbR","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3Xqpn9z9/AvDadMC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3Xqpn9z9/h26Ke2S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iCs/>
          <w:szCs w:val="24"/>
        </w:rPr>
        <w:fldChar w:fldCharType="separate"/>
      </w:r>
      <w:r w:rsidRPr="00C94DD2">
        <w:t>(Singh, Suresh, and Vellapandian 2023; Akhter et al. 2015; Alexis et al. 2010; Xue et al. 2023; Turner et al. 2016a; T. Zhao et al. 2018)</w:t>
      </w:r>
      <w:r w:rsidRPr="00C94DD2">
        <w:rPr>
          <w:iCs/>
          <w:szCs w:val="24"/>
        </w:rPr>
        <w:fldChar w:fldCharType="end"/>
      </w:r>
      <w:r w:rsidRPr="00C94DD2">
        <w:rPr>
          <w:iCs/>
          <w:szCs w:val="24"/>
        </w:rPr>
        <w:t xml:space="preserve">. </w:t>
      </w:r>
    </w:p>
    <w:p w14:paraId="4F557846" w14:textId="77777777" w:rsidR="00054D42" w:rsidRDefault="00054D42" w:rsidP="00054D42">
      <w:pPr>
        <w:ind w:firstLine="720"/>
        <w:rPr>
          <w:rFonts w:cs="Calibri Light"/>
          <w:iCs/>
          <w:szCs w:val="24"/>
        </w:rPr>
      </w:pPr>
      <w:r w:rsidRPr="00C94DD2">
        <w:rPr>
          <w:iCs/>
          <w:szCs w:val="24"/>
        </w:rPr>
        <w:lastRenderedPageBreak/>
        <w:t xml:space="preserve">Urban studies find interactions with redox states and pulmonary toxicity during long-term exposure episodes </w:t>
      </w:r>
      <w:r w:rsidRPr="00C94DD2">
        <w:rPr>
          <w:iCs/>
          <w:szCs w:val="24"/>
        </w:rPr>
        <w:fldChar w:fldCharType="begin"/>
      </w:r>
      <w:r>
        <w:rPr>
          <w:iCs/>
          <w:szCs w:val="24"/>
        </w:rPr>
        <w:instrText xml:space="preserve"> ADDIN ZOTERO_ITEM CSL_CITATION {"citationID":"WEmVI5zi","properties":{"formattedCitation":"(L. Chen et al. 2019; Marmett et al. 2022; Ni et al. 2024)","plainCitation":"(L.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C94DD2">
        <w:rPr>
          <w:iCs/>
          <w:szCs w:val="24"/>
        </w:rPr>
        <w:fldChar w:fldCharType="separate"/>
      </w:r>
      <w:r w:rsidRPr="00C94DD2">
        <w:t>(L. Chen et al. 2019; Marmett et al. 2022; Ni et al. 2024)</w:t>
      </w:r>
      <w:r w:rsidRPr="00C94DD2">
        <w:rPr>
          <w:iCs/>
          <w:szCs w:val="24"/>
        </w:rPr>
        <w:fldChar w:fldCharType="end"/>
      </w:r>
      <w:r w:rsidRPr="00C94DD2">
        <w:rPr>
          <w:rFonts w:cs="Calibri Light"/>
          <w:iCs/>
          <w:szCs w:val="24"/>
        </w:rPr>
        <w:t xml:space="preserve"> during reaction favored metrological events have been found to be related to mortality, respiratory, and increases in immune system response in numerous countries at urban locations similar to PHOTUC </w:t>
      </w:r>
      <w:r w:rsidRPr="00C94DD2">
        <w:rPr>
          <w:rFonts w:cs="Calibri Light"/>
          <w:iCs/>
          <w:szCs w:val="24"/>
        </w:rPr>
        <w:fldChar w:fldCharType="begin"/>
      </w:r>
      <w:r>
        <w:rPr>
          <w:rFonts w:cs="Calibri Light"/>
          <w:iCs/>
          <w:szCs w:val="24"/>
        </w:rPr>
        <w:instrText xml:space="preserve"> ADDIN ZOTERO_ITEM CSL_CITATION {"citationID":"EuebA9FU","properties":{"formattedCitation":"(Geels et al. 2015; Jerrett et al. 2009; Malley et al. 2017a; Turner et al. 2016b; C. Wang et al. 2021; Y. Zhang et al. 2024)","plainCitation":"(Geels et al. 2015; Jerrett et al. 2009; Malley et al. 2017a; Turner et al. 2016b;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3Xqpn9z9/JKNibUMa","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C94DD2">
        <w:rPr>
          <w:rFonts w:cs="Calibri Light"/>
          <w:iCs/>
          <w:szCs w:val="24"/>
        </w:rPr>
        <w:fldChar w:fldCharType="separate"/>
      </w:r>
      <w:r w:rsidRPr="00C94DD2">
        <w:t>(Geels et al. 2015; Jerrett et al. 2009; Malley et al. 2017a; Turner et al. 2016b; C. Wang et al. 2021; Y. Zhang et al. 2024)</w:t>
      </w:r>
      <w:r w:rsidRPr="00C94DD2">
        <w:rPr>
          <w:rFonts w:cs="Calibri Light"/>
          <w:iCs/>
          <w:szCs w:val="24"/>
        </w:rPr>
        <w:fldChar w:fldCharType="end"/>
      </w:r>
      <w:r w:rsidRPr="00C94DD2">
        <w:rPr>
          <w:rFonts w:cs="Calibri Light"/>
          <w:iCs/>
          <w:szCs w:val="24"/>
        </w:rPr>
        <w:t xml:space="preserve">. Spatial-temporal analytics on monitoring systems combined with individual level data show activity spaces attribute greatly to a variety of health outcomes associated with ozone concentrations </w:t>
      </w:r>
      <w:r w:rsidRPr="00C94DD2">
        <w:rPr>
          <w:rFonts w:cs="Calibri Light"/>
          <w:iCs/>
          <w:szCs w:val="24"/>
        </w:rPr>
        <w:fldChar w:fldCharType="begin"/>
      </w:r>
      <w:r>
        <w:rPr>
          <w:rFonts w:cs="Calibri Light"/>
          <w:iCs/>
          <w:szCs w:val="24"/>
        </w:rPr>
        <w:instrText xml:space="preserve"> ADDIN ZOTERO_ITEM CSL_CITATION {"citationID":"MoVT92BC","properties":{"unsorted":true,"formattedCitation":"(US EPA 2015; Anenberg et al. 2018; H. Liu et al. 2018; Nuvolone, Petri, and Voller 2018; T. Zhao et al. 2018; J. Zhang, Wei, and Fang 2019)","plainCitation":"(US EPA 2015; Anenberg et al. 2018; H. Liu et al. 2018; Nuvolone, Petri, and Voller 2018; T. Zhao et al. 2018; J. Zhang, Wei, and Fang 2019)","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rFonts w:cs="Calibri Light"/>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rFonts w:cs="Calibri Light"/>
          <w:iCs/>
          <w:szCs w:val="24"/>
        </w:rPr>
        <w:fldChar w:fldCharType="separate"/>
      </w:r>
      <w:r w:rsidRPr="00C94DD2">
        <w:t>(US EPA 2015; Anenberg et al. 2018; H. Liu et al. 2018; Nuvolone, Petri, and Voller 2018; T. Zhao et al. 2018; J. Zhang, Wei, and Fang 2019)</w:t>
      </w:r>
      <w:r w:rsidRPr="00C94DD2">
        <w:rPr>
          <w:rFonts w:cs="Calibri Light"/>
          <w:iCs/>
          <w:szCs w:val="24"/>
        </w:rPr>
        <w:fldChar w:fldCharType="end"/>
      </w:r>
      <w:r w:rsidRPr="00C94DD2">
        <w:rPr>
          <w:rFonts w:cs="Calibri Light"/>
          <w:iCs/>
          <w:szCs w:val="24"/>
        </w:rPr>
        <w:t xml:space="preserve">. In addition, this thesis has found that surface ozone reactions typically follow the patterns mentioned in Chapter 2, occurring in middle-class to middle-low class areas in the study area. Combining the known risks and spatial temporal statistics of the </w:t>
      </w:r>
      <w:proofErr w:type="spellStart"/>
      <w:r w:rsidRPr="00C94DD2">
        <w:rPr>
          <w:rFonts w:cs="Calibri Light"/>
          <w:iCs/>
          <w:szCs w:val="24"/>
        </w:rPr>
        <w:t>SMaRK</w:t>
      </w:r>
      <w:proofErr w:type="spellEnd"/>
      <w:r w:rsidRPr="00C94DD2">
        <w:rPr>
          <w:rFonts w:cs="Calibri Light"/>
          <w:iCs/>
          <w:szCs w:val="24"/>
        </w:rPr>
        <w:t xml:space="preserve"> model, this section depicts the importance of clear representations of high-resolution surface O</w:t>
      </w:r>
      <w:r w:rsidRPr="00C94DD2">
        <w:rPr>
          <w:rFonts w:cs="Calibri Light"/>
          <w:iCs/>
          <w:szCs w:val="24"/>
          <w:vertAlign w:val="subscript"/>
        </w:rPr>
        <w:t>3</w:t>
      </w:r>
      <w:r w:rsidRPr="00C94DD2">
        <w:rPr>
          <w:rFonts w:cs="Calibri Light"/>
          <w:iCs/>
          <w:szCs w:val="24"/>
        </w:rPr>
        <w:t xml:space="preserve"> while doing a small systematic review of the effects of short- and long-term exposures to O</w:t>
      </w:r>
      <w:r w:rsidRPr="00C94DD2">
        <w:rPr>
          <w:rFonts w:cs="Calibri Light"/>
          <w:iCs/>
          <w:szCs w:val="24"/>
          <w:vertAlign w:val="subscript"/>
        </w:rPr>
        <w:t>3</w:t>
      </w:r>
      <w:r w:rsidRPr="00C94DD2">
        <w:rPr>
          <w:rFonts w:cs="Calibri Light"/>
          <w:iCs/>
          <w:szCs w:val="24"/>
        </w:rPr>
        <w:t xml:space="preserve"> seen in recent public health studies e.g. </w:t>
      </w:r>
      <w:r w:rsidRPr="00C94DD2">
        <w:rPr>
          <w:rFonts w:cs="Calibri Light"/>
          <w:iCs/>
          <w:szCs w:val="24"/>
        </w:rPr>
        <w:fldChar w:fldCharType="begin"/>
      </w:r>
      <w:r>
        <w:rPr>
          <w:rFonts w:cs="Calibri Light"/>
          <w:iCs/>
          <w:szCs w:val="24"/>
        </w:rPr>
        <w:instrText xml:space="preserve"> ADDIN ZOTERO_ITEM CSL_CITATION {"citationID":"GGKSomjs","properties":{"formattedCitation":"(Gao et al. 2022; Marmett et al. 2022; Turner et al. 2016b; Xue et al. 2023; T. Zhao et al. 2018)","plainCitation":"(Gao et al. 2022; Marmett et al. 2022; Turner et al. 2016b; Xue et al. 2023; T. Zhao et al. 2018)","noteIndex":0},"citationItems":[{"id":"3Xqpn9z9/dgZaAYZf","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h26Ke2S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WQ3xVfIz","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rFonts w:cs="Calibri Light"/>
          <w:iCs/>
          <w:szCs w:val="24"/>
        </w:rPr>
        <w:fldChar w:fldCharType="separate"/>
      </w:r>
      <w:r w:rsidRPr="00C94DD2">
        <w:t>(Gao et al. 2022; Marmett et al. 2022; Turner et al. 2016b; Xue et al. 2023; T. Zhao et al. 2018)</w:t>
      </w:r>
      <w:r w:rsidRPr="00C94DD2">
        <w:rPr>
          <w:rFonts w:cs="Calibri Light"/>
          <w:iCs/>
          <w:szCs w:val="24"/>
        </w:rPr>
        <w:fldChar w:fldCharType="end"/>
      </w:r>
      <w:r w:rsidRPr="00C94DD2">
        <w:rPr>
          <w:rFonts w:cs="Calibri Light"/>
          <w:iCs/>
          <w:szCs w:val="24"/>
        </w:rPr>
        <w:t xml:space="preserve">. </w:t>
      </w:r>
    </w:p>
    <w:p w14:paraId="1CF3FB7C" w14:textId="77777777" w:rsidR="00054D42" w:rsidRPr="00F70485" w:rsidRDefault="00054D42" w:rsidP="00054D42">
      <w:pPr>
        <w:ind w:firstLine="720"/>
        <w:contextualSpacing/>
        <w:rPr>
          <w:rFonts w:cs="Calibri Light"/>
          <w:iCs/>
          <w:szCs w:val="24"/>
        </w:rPr>
      </w:pPr>
      <w:r w:rsidRPr="00C94DD2">
        <w:rPr>
          <w:rFonts w:cs="Calibri Light"/>
          <w:iCs/>
          <w:szCs w:val="24"/>
        </w:rPr>
        <w:t xml:space="preserve">Studies have shown numerous respiratory and terminal diseases have been exponentially increasing in areas with poor conditions and high exposure to climate change </w:t>
      </w:r>
      <w:r w:rsidRPr="00C94DD2">
        <w:rPr>
          <w:rFonts w:cs="Calibri Light"/>
          <w:iCs/>
          <w:szCs w:val="24"/>
        </w:rPr>
        <w:fldChar w:fldCharType="begin"/>
      </w:r>
      <w:r>
        <w:rPr>
          <w:rFonts w:cs="Calibri Light"/>
          <w:iCs/>
          <w:szCs w:val="24"/>
        </w:rPr>
        <w:instrText xml:space="preserve"> ADDIN ZOTERO_ITEM CSL_CITATION {"citationID":"YO3guwWc","properties":{"formattedCitation":"(Abasilim and Friedman 2022; Anbari et al. 2022; Lee, Shin, and Chung 1999; Weschler 2006)","plainCitation":"(Abasilim and Friedman 2022; Anbari et al. 2022; Lee, Shin, and Chung 1999; Weschler 2006)","noteIndex":0},"citationItems":[{"id":"3Xqpn9z9/zaCnbHNZ","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3Xqpn9z9/nkblbXtx","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C94DD2">
        <w:rPr>
          <w:rFonts w:cs="Calibri Light"/>
          <w:iCs/>
          <w:szCs w:val="24"/>
        </w:rPr>
        <w:fldChar w:fldCharType="separate"/>
      </w:r>
      <w:r w:rsidRPr="00C94DD2">
        <w:t>(Abasilim and Friedman 2022; Anbari et al. 2022; Lee, Shin, and Chung 1999; Weschler 2006)</w:t>
      </w:r>
      <w:r w:rsidRPr="00C94DD2">
        <w:rPr>
          <w:rFonts w:cs="Calibri Light"/>
          <w:iCs/>
          <w:szCs w:val="24"/>
        </w:rPr>
        <w:fldChar w:fldCharType="end"/>
      </w:r>
      <w:r w:rsidRPr="00C94DD2">
        <w:rPr>
          <w:rFonts w:cs="Calibri Light"/>
          <w:iCs/>
          <w:szCs w:val="24"/>
        </w:rPr>
        <w:t xml:space="preserve">. In addition, studies find that human expansion tends to also increase exposure as a whole, increasing the amount of populations at risk to air pollution and natural hazards </w:t>
      </w:r>
      <w:r w:rsidRPr="00C94DD2">
        <w:rPr>
          <w:rFonts w:cs="Calibri Light"/>
          <w:iCs/>
          <w:szCs w:val="24"/>
        </w:rPr>
        <w:fldChar w:fldCharType="begin"/>
      </w:r>
      <w:r>
        <w:rPr>
          <w:rFonts w:cs="Calibri Light"/>
          <w:iCs/>
          <w:szCs w:val="24"/>
        </w:rPr>
        <w:instrText xml:space="preserve"> ADDIN ZOTERO_ITEM CSL_CITATION {"citationID":"dzzdYQEA","properties":{"unsorted":true,"formattedCitation":"(Di Baldassarre et al. 2018; Abdullah et al. 2019; Iglesias et al. 2021)","plainCitation":"(Di Baldassarre et al. 2018; Abdullah et al. 2019; Iglesias et al. 2021)","noteIndex":0},"citationItems":[{"id":"3Xqpn9z9/40ncsMd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Pr>
          <w:rFonts w:ascii="Cambria Math" w:hAnsi="Cambria Math" w:cs="Cambria Math"/>
          <w:iCs/>
          <w:szCs w:val="24"/>
        </w:rPr>
        <w:instrText>∼</w:instrText>
      </w:r>
      <w:r>
        <w:rPr>
          <w:rFonts w:cs="Calibri Light"/>
          <w:iCs/>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Pr>
          <w:rFonts w:ascii="Cambria Math" w:hAnsi="Cambria Math" w:cs="Cambria Math"/>
          <w:iCs/>
          <w:szCs w:val="24"/>
        </w:rPr>
        <w:instrText>‐</w:instrText>
      </w:r>
      <w:r>
        <w:rPr>
          <w:rFonts w:cs="Calibri Light"/>
          <w:iCs/>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C94DD2">
        <w:rPr>
          <w:rFonts w:cs="Calibri Light"/>
          <w:iCs/>
          <w:szCs w:val="24"/>
        </w:rPr>
        <w:fldChar w:fldCharType="separate"/>
      </w:r>
      <w:r w:rsidRPr="00C94DD2">
        <w:t>(Di Baldassarre et al. 2018; Abdullah et al. 2019; Iglesias et al. 2021)</w:t>
      </w:r>
      <w:r w:rsidRPr="00C94DD2">
        <w:rPr>
          <w:rFonts w:cs="Calibri Light"/>
          <w:iCs/>
          <w:szCs w:val="24"/>
        </w:rPr>
        <w:fldChar w:fldCharType="end"/>
      </w:r>
      <w:r w:rsidRPr="00C94DD2">
        <w:rPr>
          <w:rFonts w:cs="Calibri Light"/>
          <w:iCs/>
          <w:szCs w:val="24"/>
        </w:rPr>
        <w:t xml:space="preserve">. </w:t>
      </w:r>
      <w:r w:rsidRPr="00C94DD2">
        <w:rPr>
          <w:iCs/>
          <w:szCs w:val="24"/>
        </w:rPr>
        <w:t>In general, exposure to surface O</w:t>
      </w:r>
      <w:r w:rsidRPr="00C94DD2">
        <w:rPr>
          <w:iCs/>
          <w:szCs w:val="24"/>
          <w:vertAlign w:val="subscript"/>
        </w:rPr>
        <w:t>3</w:t>
      </w:r>
      <w:r w:rsidRPr="00C94DD2">
        <w:rPr>
          <w:iCs/>
          <w:szCs w:val="24"/>
        </w:rPr>
        <w:t xml:space="preserve"> has been associated with mortality risk from non-accidental diseases, circulatory disease, respiratory disease, urinary system disease, and nervous system diseases </w:t>
      </w:r>
      <w:r w:rsidRPr="00C94DD2">
        <w:rPr>
          <w:iCs/>
          <w:szCs w:val="24"/>
        </w:rPr>
        <w:fldChar w:fldCharType="begin"/>
      </w:r>
      <w:r>
        <w:rPr>
          <w:iCs/>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UgendXf8","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3Xqpn9z9/WgfJnJ1v","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Pr>
          <w:rFonts w:ascii="Times New Roman" w:hAnsi="Times New Roman"/>
          <w:iCs/>
          <w:szCs w:val="24"/>
        </w:rPr>
        <w:instrText> </w:instrText>
      </w:r>
      <w:r>
        <w:rPr>
          <w:iCs/>
          <w:szCs w:val="24"/>
        </w:rPr>
        <w:instrText>&lt;</w:instrText>
      </w:r>
      <w:r>
        <w:rPr>
          <w:rFonts w:ascii="Times New Roman" w:hAnsi="Times New Roman"/>
          <w:iCs/>
          <w:szCs w:val="24"/>
        </w:rPr>
        <w:instrText> </w:instrText>
      </w:r>
      <w:r>
        <w:rPr>
          <w:iCs/>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sdu8E7kC","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rPr>
          <w:iCs/>
          <w:szCs w:val="24"/>
        </w:rPr>
        <w:t>(Chen et al., 2023; Ito et al., 2005; Jerrett et al., 2009; KazemipaRKouhi et al., 2020; Lim et al., 2019; Raza et al., 2018; Reid et al., 2012; Turner et al., 2016)</w:t>
      </w:r>
      <w:r w:rsidRPr="00C94DD2">
        <w:rPr>
          <w:iCs/>
          <w:szCs w:val="24"/>
        </w:rPr>
        <w:fldChar w:fldCharType="end"/>
      </w:r>
      <w:r w:rsidRPr="00C94DD2">
        <w:rPr>
          <w:iCs/>
          <w:szCs w:val="24"/>
        </w:rPr>
        <w:t xml:space="preserve">. Some of these health outcomes have been related with exposure to mildly toxic environments and harsher living conditions </w:t>
      </w:r>
      <w:r w:rsidRPr="00C94DD2">
        <w:rPr>
          <w:iCs/>
          <w:szCs w:val="24"/>
        </w:rPr>
        <w:fldChar w:fldCharType="begin"/>
      </w:r>
      <w:r>
        <w:rPr>
          <w:iCs/>
          <w:szCs w:val="24"/>
        </w:rPr>
        <w:instrText xml:space="preserve"> ADDIN ZOTERO_ITEM CSL_CITATION {"citationID":"0URAHVlv","properties":{"unsorted":true,"formattedCitation":"(WHO 2013; Singh, Suresh, and Vellapandian 2023)","plainCitation":"(WHO 2013; Singh, Suresh, and Vellapandian 2023)","noteIndex":0},"citationItems":[{"id":"3Xqpn9z9/hYLzIOSP","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C94DD2">
        <w:rPr>
          <w:iCs/>
          <w:szCs w:val="24"/>
        </w:rPr>
        <w:fldChar w:fldCharType="separate"/>
      </w:r>
      <w:r w:rsidRPr="00C94DD2">
        <w:rPr>
          <w:iCs/>
          <w:szCs w:val="24"/>
        </w:rPr>
        <w:t>(WHO 2013; Singh, Suresh, and Vellapandian 2023)</w:t>
      </w:r>
      <w:r w:rsidRPr="00C94DD2">
        <w:rPr>
          <w:iCs/>
          <w:szCs w:val="24"/>
        </w:rPr>
        <w:fldChar w:fldCharType="end"/>
      </w:r>
      <w:r w:rsidRPr="00C94DD2">
        <w:rPr>
          <w:iCs/>
          <w:szCs w:val="24"/>
        </w:rPr>
        <w:t xml:space="preserve">. Health studies which initially implemented ozone exposure as a confounding variable have instead found ozone to be a driver for concerning health outcomes which differ by age, employment, occupation, race/ethnicity, and other socio-economic status (SES) indicators, affecting a wide range of groups </w:t>
      </w:r>
      <w:r w:rsidRPr="00C94DD2">
        <w:rPr>
          <w:iCs/>
          <w:szCs w:val="24"/>
        </w:rPr>
        <w:fldChar w:fldCharType="begin"/>
      </w:r>
      <w:r>
        <w:rPr>
          <w:iCs/>
          <w:szCs w:val="24"/>
        </w:rPr>
        <w:instrText xml:space="preserve"> ADDIN ZOTERO_ITEM CSL_CITATION {"citationID":"J2eQzYif","properties":{"formattedCitation":"(Bell, Zanobetti, and Dominici 2014)","plainCitation":"(Bell, Zanobetti, and Dominici 201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C94DD2">
        <w:rPr>
          <w:iCs/>
          <w:szCs w:val="24"/>
        </w:rPr>
        <w:fldChar w:fldCharType="separate"/>
      </w:r>
      <w:r w:rsidRPr="00C94DD2">
        <w:rPr>
          <w:iCs/>
          <w:szCs w:val="24"/>
        </w:rPr>
        <w:t>(Bell, Zanobetti, and Dominici 2014)</w:t>
      </w:r>
      <w:r w:rsidRPr="00C94DD2">
        <w:rPr>
          <w:iCs/>
          <w:szCs w:val="24"/>
        </w:rPr>
        <w:fldChar w:fldCharType="end"/>
      </w:r>
      <w:r w:rsidRPr="00C94DD2">
        <w:rPr>
          <w:iCs/>
          <w:szCs w:val="24"/>
        </w:rPr>
        <w:t>. Health outcomes due to exacerbated ozone exposure also tend to vary in severity based on duration and frequency of elevated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0BWGqtZJ","properties":{"unsorted":true,"formattedCitation":"(Turner et al. 2016a; Singh, Suresh, and Vellapandian 2023; Y. Wang et al. 2023)","plainCitation":"(Turner et al. 2016a; Singh, Suresh, and Vellapandian 2023; Y. Wang et al. 2023)","noteIndex":0},"citationItems":[{"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Turner et al. 2016a; Singh, Suresh, and Vellapandian 2023; Y. Wang et al. 2023)</w:t>
      </w:r>
      <w:r w:rsidRPr="00C94DD2">
        <w:rPr>
          <w:iCs/>
          <w:szCs w:val="24"/>
        </w:rPr>
        <w:fldChar w:fldCharType="end"/>
      </w:r>
      <w:r w:rsidRPr="00C94DD2">
        <w:rPr>
          <w:iCs/>
          <w:szCs w:val="24"/>
        </w:rPr>
        <w:t>.</w:t>
      </w:r>
    </w:p>
    <w:p w14:paraId="570386A8" w14:textId="77777777" w:rsidR="00054D42" w:rsidRPr="00C94DD2" w:rsidRDefault="00054D42" w:rsidP="00054D42">
      <w:pPr>
        <w:contextualSpacing/>
        <w:jc w:val="center"/>
        <w:rPr>
          <w:iCs/>
          <w:szCs w:val="24"/>
        </w:rPr>
      </w:pPr>
      <w:r>
        <w:rPr>
          <w:iCs/>
          <w:szCs w:val="24"/>
        </w:rPr>
        <w:t xml:space="preserve">VI.5. </w:t>
      </w:r>
      <w:r w:rsidRPr="00C94DD2">
        <w:rPr>
          <w:iCs/>
          <w:szCs w:val="24"/>
        </w:rPr>
        <w:t>Environmental Impacts</w:t>
      </w:r>
    </w:p>
    <w:p w14:paraId="3D51C73A" w14:textId="77777777" w:rsidR="00054D42" w:rsidRDefault="00054D42" w:rsidP="00054D42">
      <w:pPr>
        <w:ind w:firstLine="720"/>
        <w:contextualSpacing/>
        <w:rPr>
          <w:i/>
          <w:iCs/>
          <w:szCs w:val="24"/>
        </w:rPr>
      </w:pPr>
      <w:r w:rsidRPr="00C94DD2">
        <w:rPr>
          <w:iCs/>
          <w:szCs w:val="24"/>
        </w:rPr>
        <w:t xml:space="preserve">Epidemiological studies have found statistically significant relationships between an increased risk of premature death and exposures to air pollutants which are common constituents for ozone production </w:t>
      </w:r>
      <w:r w:rsidRPr="00C94DD2">
        <w:rPr>
          <w:iCs/>
          <w:szCs w:val="24"/>
        </w:rPr>
        <w:fldChar w:fldCharType="begin"/>
      </w:r>
      <w:r>
        <w:rPr>
          <w:iCs/>
          <w:szCs w:val="24"/>
        </w:rPr>
        <w:instrText xml:space="preserve"> ADDIN ZOTERO_ITEM CSL_CITATION {"citationID":"xBdyyZmZ","properties":{"formattedCitation":"(Anenberg et al. 2022; Fuller et al. 2022; Nawaz 2023)","plainCitation":"(Anenberg et al. 2022; Fuller et al. 2022; Nawaz 2023)","noteIndex":0},"citationItems":[{"id":"3Xqpn9z9/zU0pb3Oq","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Pr>
          <w:rFonts w:ascii="Times New Roman" w:hAnsi="Times New Roman"/>
          <w:iCs/>
          <w:szCs w:val="24"/>
        </w:rPr>
        <w:instrText> </w:instrText>
      </w:r>
      <w:r>
        <w:rPr>
          <w:iCs/>
          <w:szCs w:val="24"/>
        </w:rPr>
        <w:instrText>189 cities from 2000 to 2019.\nMethods\nWe scaled an existing annual average NO2 concentration dataset for 2010</w:instrText>
      </w:r>
      <w:r>
        <w:rPr>
          <w:rFonts w:cs="Century Schoolbook"/>
          <w:iCs/>
          <w:szCs w:val="24"/>
        </w:rPr>
        <w:instrText>–</w:instrText>
      </w:r>
      <w:r>
        <w:rPr>
          <w:iCs/>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C94DD2">
        <w:rPr>
          <w:iCs/>
          <w:szCs w:val="24"/>
        </w:rPr>
        <w:fldChar w:fldCharType="separate"/>
      </w:r>
      <w:r w:rsidRPr="00C94DD2">
        <w:rPr>
          <w:iCs/>
          <w:szCs w:val="24"/>
        </w:rPr>
        <w:t>(Anenberg et al. 2022; Fuller et al. 2022; Nawaz 2023)</w:t>
      </w:r>
      <w:r w:rsidRPr="00C94DD2">
        <w:rPr>
          <w:iCs/>
          <w:szCs w:val="24"/>
        </w:rPr>
        <w:fldChar w:fldCharType="end"/>
      </w:r>
      <w:r w:rsidRPr="00C94DD2">
        <w:rPr>
          <w:iCs/>
          <w:szCs w:val="24"/>
        </w:rPr>
        <w:t>. Studies such as these tend to utilize the active monitoring of surface O</w:t>
      </w:r>
      <w:r w:rsidRPr="00C94DD2">
        <w:rPr>
          <w:iCs/>
          <w:szCs w:val="24"/>
          <w:vertAlign w:val="subscript"/>
        </w:rPr>
        <w:t>3</w:t>
      </w:r>
      <w:r w:rsidRPr="00C94DD2">
        <w:rPr>
          <w:iCs/>
          <w:szCs w:val="24"/>
        </w:rPr>
        <w:t xml:space="preserve"> reactions combined with statistical models and remote sensing images to </w:t>
      </w:r>
      <w:r w:rsidRPr="00C94DD2">
        <w:rPr>
          <w:iCs/>
          <w:szCs w:val="24"/>
        </w:rPr>
        <w:lastRenderedPageBreak/>
        <w:t xml:space="preserve">create detailed exposure charts assigned to populations of interest </w:t>
      </w:r>
      <w:r w:rsidRPr="00C94DD2">
        <w:rPr>
          <w:iCs/>
          <w:szCs w:val="24"/>
        </w:rPr>
        <w:fldChar w:fldCharType="begin"/>
      </w:r>
      <w:r>
        <w:rPr>
          <w:iCs/>
          <w:szCs w:val="24"/>
        </w:rPr>
        <w:instrText xml:space="preserve"> ADDIN ZOTERO_ITEM CSL_CITATION {"citationID":"ASnmUOSw","properties":{"formattedCitation":"(Gao et al. 2022; Jerrett et al. 2009; Turner et al. 2016a)","plainCitation":"(Gao et al. 2022; Jerrett et al. 2009; Turner et al. 2016a)","noteIndex":0},"citationItems":[{"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t>(Gao et al. 2022; Jerrett et al. 2009; Turner et al. 2016a)</w:t>
      </w:r>
      <w:r w:rsidRPr="00C94DD2">
        <w:rPr>
          <w:iCs/>
          <w:szCs w:val="24"/>
        </w:rPr>
        <w:fldChar w:fldCharType="end"/>
      </w:r>
      <w:r w:rsidRPr="00C94DD2">
        <w:rPr>
          <w:iCs/>
          <w:szCs w:val="24"/>
        </w:rPr>
        <w:t xml:space="preserve">. While these are incredibly accurate, the models used can be improved beyond this thesis to allow for larger, more detailed trend analyses of urban environments </w:t>
      </w:r>
      <w:r w:rsidRPr="00C94DD2">
        <w:rPr>
          <w:iCs/>
          <w:szCs w:val="24"/>
        </w:rPr>
        <w:fldChar w:fldCharType="begin"/>
      </w:r>
      <w:r>
        <w:rPr>
          <w:iCs/>
          <w:szCs w:val="24"/>
        </w:rPr>
        <w:instrText xml:space="preserve"> ADDIN ZOTERO_ITEM CSL_CITATION {"citationID":"AZblFFcC","properties":{"unsorted":true,"formattedCitation":"(US EPA 2015; Balamurugan, Balamurugan, and Chen 2022; Y. Wang et al. 2023)","plainCitation":"(US EPA 2015; Balamurugan, Balamurugan, and Chen 2022; Y. Wang et al. 2023)","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3Xqpn9z9/eAFI5L9K","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w:instrText>
      </w:r>
      <w:r>
        <w:rPr>
          <w:rFonts w:cs="Century Schoolbook"/>
          <w:iCs/>
          <w:szCs w:val="24"/>
        </w:rPr>
        <w:instrText> </w:instrText>
      </w:r>
      <w:r>
        <w:rPr>
          <w:iCs/>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US EPA 2015; Balamurugan, Balamurugan, and Chen 2022; Y. Wang et al. 2023)</w:t>
      </w:r>
      <w:r w:rsidRPr="00C94DD2">
        <w:rPr>
          <w:iCs/>
          <w:szCs w:val="24"/>
        </w:rPr>
        <w:fldChar w:fldCharType="end"/>
      </w:r>
      <w:r w:rsidRPr="00C94DD2">
        <w:rPr>
          <w:iCs/>
          <w:szCs w:val="24"/>
        </w:rPr>
        <w:t xml:space="preserve">. </w:t>
      </w:r>
    </w:p>
    <w:p w14:paraId="0554E101" w14:textId="77777777" w:rsidR="00054D42" w:rsidRDefault="00054D42" w:rsidP="00054D42">
      <w:pPr>
        <w:ind w:firstLine="720"/>
        <w:contextualSpacing/>
        <w:rPr>
          <w:i/>
          <w:iCs/>
          <w:szCs w:val="24"/>
        </w:rPr>
      </w:pPr>
      <w:r w:rsidRPr="00C94DD2">
        <w:rPr>
          <w:iCs/>
          <w:szCs w:val="24"/>
        </w:rPr>
        <w:t>Current O</w:t>
      </w:r>
      <w:r w:rsidRPr="00C94DD2">
        <w:rPr>
          <w:iCs/>
          <w:szCs w:val="24"/>
          <w:vertAlign w:val="subscript"/>
        </w:rPr>
        <w:t>3</w:t>
      </w:r>
      <w:r w:rsidRPr="00C94DD2">
        <w:rPr>
          <w:iCs/>
          <w:szCs w:val="24"/>
        </w:rPr>
        <w:t xml:space="preserve"> exposure models have been used to support analyses which model the effects of other harmful air pollutants as well </w:t>
      </w:r>
      <w:r w:rsidRPr="00C94DD2">
        <w:rPr>
          <w:iCs/>
          <w:szCs w:val="24"/>
        </w:rPr>
        <w:fldChar w:fldCharType="begin"/>
      </w:r>
      <w:r>
        <w:rPr>
          <w:iCs/>
          <w:szCs w:val="24"/>
        </w:rPr>
        <w:instrText xml:space="preserve"> ADDIN ZOTERO_ITEM CSL_CITATION {"citationID":"zrTKZWz6","properties":{"formattedCitation":"(Huang et al. 2017; Liang et al. 2018; N. Zhao et al. 2021)","plainCitation":"(Huang et al. 2017; Liang et al. 2018; N. Zhao et al. 2021)","noteIndex":0},"citationItems":[{"id":"3Xqpn9z9/zDgkhvx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Cs/>
          <w:szCs w:val="24"/>
        </w:rPr>
        <w:instrText> </w:instrText>
      </w:r>
      <w:r>
        <w:rPr>
          <w:iCs/>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Cs/>
          <w:szCs w:val="24"/>
        </w:rPr>
        <w:instrText> </w:instrText>
      </w:r>
      <w:r>
        <w:rPr>
          <w:iCs/>
          <w:szCs w:val="24"/>
        </w:rPr>
        <w:instrText>10</w:instrText>
      </w:r>
      <w:r>
        <w:rPr>
          <w:rFonts w:ascii="Times New Roman" w:hAnsi="Times New Roman"/>
          <w:iCs/>
          <w:szCs w:val="24"/>
        </w:rPr>
        <w:instrText> </w:instrText>
      </w:r>
      <w:r>
        <w:rPr>
          <w:iCs/>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Cs/>
          <w:szCs w:val="24"/>
        </w:rPr>
        <w:instrText> </w:instrText>
      </w:r>
      <w:r>
        <w:rPr>
          <w:iCs/>
          <w:szCs w:val="24"/>
        </w:rPr>
        <w:instrText>% emission reduction) source contribution obtained from linearly scaling the North American mean O3 sensitivities to a 20</w:instrText>
      </w:r>
      <w:r>
        <w:rPr>
          <w:rFonts w:ascii="Times New Roman" w:hAnsi="Times New Roman"/>
          <w:iCs/>
          <w:szCs w:val="24"/>
        </w:rPr>
        <w:instrText> </w:instrText>
      </w:r>
      <w:r>
        <w:rPr>
          <w:iCs/>
          <w:szCs w:val="24"/>
        </w:rPr>
        <w:instrText>% reduction in the EAS anthropogenic emissions may be underestimated by at least 10</w:instrText>
      </w:r>
      <w:r>
        <w:rPr>
          <w:rFonts w:ascii="Times New Roman" w:hAnsi="Times New Roman"/>
          <w:iCs/>
          <w:szCs w:val="24"/>
        </w:rPr>
        <w:instrText> </w:instrText>
      </w:r>
      <w:r>
        <w:rPr>
          <w:iCs/>
          <w:szCs w:val="24"/>
        </w:rPr>
        <w:instrText>%. The three boundary condition models' mean O3 sensitivities to the 20</w:instrText>
      </w:r>
      <w:r>
        <w:rPr>
          <w:rFonts w:ascii="Times New Roman" w:hAnsi="Times New Roman"/>
          <w:iCs/>
          <w:szCs w:val="24"/>
        </w:rPr>
        <w:instrText> </w:instrText>
      </w:r>
      <w:r>
        <w:rPr>
          <w:iCs/>
          <w:szCs w:val="24"/>
        </w:rPr>
        <w:instrText xml:space="preserve">% EAS emission perturbations are </w:instrText>
      </w:r>
      <w:r>
        <w:rPr>
          <w:rFonts w:ascii="Cambria Math" w:hAnsi="Cambria Math" w:cs="Cambria Math"/>
          <w:iCs/>
          <w:szCs w:val="24"/>
        </w:rPr>
        <w:instrText>∼ </w:instrText>
      </w:r>
      <w:r>
        <w:rPr>
          <w:iCs/>
          <w:szCs w:val="24"/>
        </w:rPr>
        <w:instrText>8</w:instrText>
      </w:r>
      <w:r>
        <w:rPr>
          <w:rFonts w:ascii="Times New Roman" w:hAnsi="Times New Roman"/>
          <w:iCs/>
          <w:szCs w:val="24"/>
        </w:rPr>
        <w:instrText> </w:instrText>
      </w:r>
      <w:r>
        <w:rPr>
          <w:iCs/>
          <w:szCs w:val="24"/>
        </w:rPr>
        <w:instrText>% (May</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2010)/</w:instrText>
      </w:r>
      <w:r>
        <w:rPr>
          <w:rFonts w:ascii="Cambria Math" w:hAnsi="Cambria Math" w:cs="Cambria Math"/>
          <w:iCs/>
          <w:szCs w:val="24"/>
        </w:rPr>
        <w:instrText>∼ </w:instrText>
      </w:r>
      <w:r>
        <w:rPr>
          <w:iCs/>
          <w:szCs w:val="24"/>
        </w:rPr>
        <w:instrText>11</w:instrText>
      </w:r>
      <w:r>
        <w:rPr>
          <w:rFonts w:ascii="Times New Roman" w:hAnsi="Times New Roman"/>
          <w:iCs/>
          <w:szCs w:val="24"/>
        </w:rPr>
        <w:instrText> </w:instrText>
      </w:r>
      <w:r>
        <w:rPr>
          <w:iCs/>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Cs/>
          <w:szCs w:val="24"/>
        </w:rPr>
        <w:instrText> </w:instrText>
      </w:r>
      <w:r>
        <w:rPr>
          <w:iCs/>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hWRSQ5br","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C94DD2">
        <w:rPr>
          <w:iCs/>
          <w:szCs w:val="24"/>
        </w:rPr>
        <w:fldChar w:fldCharType="separate"/>
      </w:r>
      <w:r w:rsidRPr="00C94DD2">
        <w:t>(Huang et al. 2017; Liang et al. 2018; N. Zhao et al. 2021)</w:t>
      </w:r>
      <w:r w:rsidRPr="00C94DD2">
        <w:rPr>
          <w:iCs/>
          <w:szCs w:val="24"/>
        </w:rPr>
        <w:fldChar w:fldCharType="end"/>
      </w:r>
      <w:r w:rsidRPr="00C94DD2">
        <w:rPr>
          <w:iCs/>
          <w:szCs w:val="24"/>
        </w:rPr>
        <w:t xml:space="preserve">. Due to the molecule’s unstable and reaction-ready state, ozone models need to be as accurate as possible to highlight possible health burdens associated with it and subsequent air pollution </w:t>
      </w:r>
      <w:r w:rsidRPr="00C94DD2">
        <w:rPr>
          <w:iCs/>
          <w:szCs w:val="24"/>
        </w:rPr>
        <w:fldChar w:fldCharType="begin"/>
      </w:r>
      <w:r>
        <w:rPr>
          <w:iCs/>
          <w:szCs w:val="24"/>
        </w:rPr>
        <w:instrText xml:space="preserve"> ADDIN ZOTERO_ITEM CSL_CITATION {"citationID":"rTR6UZFx","properties":{"formattedCitation":"(Anenberg et al. 2018; Heal et al. 2013; Jahn and Hertig 2022)","plainCitation":"(Anenberg et al. 2018; Heal et al. 2013; Jahn and Hertig 2022)","noteIndex":0},"citationItems":[{"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4jpmFh0n","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3Xqpn9z9/lOWMGXAT","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C94DD2">
        <w:rPr>
          <w:iCs/>
          <w:szCs w:val="24"/>
        </w:rPr>
        <w:fldChar w:fldCharType="separate"/>
      </w:r>
      <w:r w:rsidRPr="00C94DD2">
        <w:rPr>
          <w:iCs/>
          <w:szCs w:val="24"/>
        </w:rPr>
        <w:t>(Anenberg et al. 2018; Heal et al. 2013; Jahn and Hertig 2022)</w:t>
      </w:r>
      <w:r w:rsidRPr="00C94DD2">
        <w:rPr>
          <w:iCs/>
          <w:szCs w:val="24"/>
        </w:rPr>
        <w:fldChar w:fldCharType="end"/>
      </w:r>
      <w:r w:rsidRPr="00C94DD2">
        <w:rPr>
          <w:iCs/>
          <w:szCs w:val="24"/>
        </w:rPr>
        <w:t xml:space="preserve">. Policymakers at both local- and national-scales have lead large scale projects dedicated to improving air quality for the public and environmental health of their jurisdictions </w:t>
      </w:r>
      <w:r w:rsidRPr="00C94DD2">
        <w:rPr>
          <w:iCs/>
          <w:szCs w:val="24"/>
        </w:rPr>
        <w:fldChar w:fldCharType="begin"/>
      </w:r>
      <w:r>
        <w:rPr>
          <w:iCs/>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yrukdTuv","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3Xqpn9z9/JZw6eEFI","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3Xqpn9z9/Gk2BPtW9","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Pr>
          <w:rFonts w:ascii="MS Mincho" w:eastAsia="MS Mincho" w:hAnsi="MS Mincho" w:cs="MS Mincho" w:hint="eastAsia"/>
          <w:iCs/>
          <w:szCs w:val="24"/>
        </w:rPr>
        <w:instrText>気象集誌</w:instrText>
      </w:r>
      <w:r>
        <w:rPr>
          <w:iCs/>
          <w:szCs w:val="24"/>
        </w:rPr>
        <w:instrText xml:space="preserve">. </w:instrText>
      </w:r>
      <w:r>
        <w:rPr>
          <w:rFonts w:ascii="MS Mincho" w:eastAsia="MS Mincho" w:hAnsi="MS Mincho" w:cs="MS Mincho" w:hint="eastAsia"/>
          <w:iCs/>
          <w:szCs w:val="24"/>
        </w:rPr>
        <w:instrText>第</w:instrText>
      </w:r>
      <w:r>
        <w:rPr>
          <w:iCs/>
          <w:szCs w:val="24"/>
        </w:rPr>
        <w:instrText>2</w:instrText>
      </w:r>
      <w:r>
        <w:rPr>
          <w:rFonts w:ascii="MS Mincho" w:eastAsia="MS Mincho" w:hAnsi="MS Mincho" w:cs="MS Mincho" w:hint="eastAsia"/>
          <w:iCs/>
          <w:szCs w:val="24"/>
        </w:rPr>
        <w:instrText>輯</w:instrText>
      </w:r>
      <w:r>
        <w:rPr>
          <w:iCs/>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C94DD2">
        <w:rPr>
          <w:iCs/>
          <w:szCs w:val="24"/>
        </w:rPr>
        <w:fldChar w:fldCharType="separate"/>
      </w:r>
      <w:r w:rsidRPr="00C94DD2">
        <w:rPr>
          <w:iCs/>
          <w:szCs w:val="24"/>
        </w:rPr>
        <w:t>(Schlink et al. 2006; Honrath et al. 2017; IPCC 2022; WHO 2021; Kobayashi et al. 2015)</w:t>
      </w:r>
      <w:r w:rsidRPr="00C94DD2">
        <w:rPr>
          <w:iCs/>
          <w:szCs w:val="24"/>
        </w:rPr>
        <w:fldChar w:fldCharType="end"/>
      </w:r>
      <w:r w:rsidRPr="00C94DD2">
        <w:rPr>
          <w:iCs/>
          <w:szCs w:val="24"/>
        </w:rPr>
        <w:t xml:space="preserve">. The studies, data, and resulting policies which stem from these findings rely on consistent and accurate distributions of said pollutant gathered over time </w:t>
      </w:r>
      <w:r w:rsidRPr="00C94DD2">
        <w:rPr>
          <w:iCs/>
          <w:szCs w:val="24"/>
        </w:rPr>
        <w:fldChar w:fldCharType="begin"/>
      </w:r>
      <w:r>
        <w:rPr>
          <w:iCs/>
          <w:szCs w:val="24"/>
        </w:rPr>
        <w:instrText xml:space="preserve"> ADDIN ZOTERO_ITEM CSL_CITATION {"citationID":"pLMeQPlt","properties":{"formattedCitation":"(Honrath et al. 2017; Tao 2023; Y. Wang et al. 2023; Weng 2023)","plainCitation":"(Honrath et al. 2017; Tao 2023; Y. Wang et al. 2023; Weng 2023)","noteIndex":0},"citationItems":[{"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lTgXKvjo","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C94DD2">
        <w:rPr>
          <w:iCs/>
          <w:szCs w:val="24"/>
        </w:rPr>
        <w:fldChar w:fldCharType="separate"/>
      </w:r>
      <w:r w:rsidRPr="00C94DD2">
        <w:t>(Honrath et al. 2017; Tao 2023; Y. Wang et al. 2023; Weng 2023)</w:t>
      </w:r>
      <w:r w:rsidRPr="00C94DD2">
        <w:rPr>
          <w:iCs/>
          <w:szCs w:val="24"/>
        </w:rPr>
        <w:fldChar w:fldCharType="end"/>
      </w:r>
      <w:r w:rsidRPr="00C94DD2">
        <w:rPr>
          <w:iCs/>
          <w:szCs w:val="24"/>
        </w:rPr>
        <w:t xml:space="preserve">. </w:t>
      </w:r>
    </w:p>
    <w:p w14:paraId="24488A2E" w14:textId="77777777" w:rsidR="00054D42" w:rsidRDefault="00054D42" w:rsidP="00054D42">
      <w:pPr>
        <w:ind w:firstLine="720"/>
        <w:contextualSpacing/>
        <w:rPr>
          <w:iCs/>
          <w:szCs w:val="24"/>
        </w:rPr>
      </w:pPr>
      <w:r w:rsidRPr="00C94DD2">
        <w:rPr>
          <w:iCs/>
          <w:szCs w:val="24"/>
        </w:rPr>
        <w:t xml:space="preserve">While recent years have added a wealth of information to atmospheric chemistry studies </w:t>
      </w:r>
      <w:r w:rsidRPr="00C94DD2">
        <w:rPr>
          <w:iCs/>
          <w:szCs w:val="24"/>
        </w:rPr>
        <w:fldChar w:fldCharType="begin"/>
      </w:r>
      <w:r>
        <w:rPr>
          <w:iCs/>
          <w:szCs w:val="24"/>
        </w:rPr>
        <w:instrText xml:space="preserve"> ADDIN ZOTERO_ITEM CSL_CITATION {"citationID":"VmXnysX0","properties":{"unsorted":true,"formattedCitation":"(H. Liu et al. 2018; Gaudel et al. 2018; Bourgeois et al. 2020; Johnson et al. 2024)","plainCitation":"(H. Liu et al. 2018; Gaudel et al. 2018; Bourgeois et al. 2020; Johnson et al. 2024)","noteIndex":0},"citationItems":[{"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9X6nC4Si","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3Xqpn9z9/1lPqf35s","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Pr>
          <w:rFonts w:ascii="Times New Roman" w:hAnsi="Times New Roman"/>
          <w:iCs/>
          <w:szCs w:val="24"/>
        </w:rPr>
        <w:instrText> </w:instrText>
      </w:r>
      <w:r>
        <w:rPr>
          <w:iCs/>
          <w:szCs w:val="24"/>
        </w:rPr>
        <w:instrText>%, 54</w:instrText>
      </w:r>
      <w:r>
        <w:rPr>
          <w:rFonts w:ascii="Times New Roman" w:hAnsi="Times New Roman"/>
          <w:iCs/>
          <w:szCs w:val="24"/>
        </w:rPr>
        <w:instrText> </w:instrText>
      </w:r>
      <w:r>
        <w:rPr>
          <w:iCs/>
          <w:szCs w:val="24"/>
        </w:rPr>
        <w:instrText>%, and 38</w:instrText>
      </w:r>
      <w:r>
        <w:rPr>
          <w:rFonts w:ascii="Times New Roman" w:hAnsi="Times New Roman"/>
          <w:iCs/>
          <w:szCs w:val="24"/>
        </w:rPr>
        <w:instrText> </w:instrText>
      </w:r>
      <w:r>
        <w:rPr>
          <w:iCs/>
          <w:szCs w:val="24"/>
        </w:rPr>
        <w:instrText>% of the ozone variability in the marine boundary layer, free\ntroposphere, and upper troposphere</w:instrText>
      </w:r>
      <w:r>
        <w:rPr>
          <w:rFonts w:cs="Century Schoolbook"/>
          <w:iCs/>
          <w:szCs w:val="24"/>
        </w:rPr>
        <w:instrText>–</w:instrText>
      </w:r>
      <w:r>
        <w:rPr>
          <w:iCs/>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Pr>
          <w:rFonts w:ascii="Times New Roman" w:hAnsi="Times New Roman"/>
          <w:iCs/>
          <w:szCs w:val="24"/>
        </w:rPr>
        <w:instrText> </w:instrText>
      </w:r>
      <w:r>
        <w:rPr>
          <w:iCs/>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3Xqpn9z9/wqVrvC80","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convolved lidar profiles of O3 in the troposphere during case studies representative of high-O3 events. This study shows that the improved sensitivity and vertical resolution in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in the middle- and upper-troposphere resulted in tropospheric degree of freedom (DOF) values </w:instrText>
      </w:r>
      <w:r>
        <w:rPr>
          <w:rFonts w:ascii="Cambria Math" w:hAnsi="Cambria Math" w:cs="Cambria Math"/>
          <w:iCs/>
          <w:szCs w:val="24"/>
        </w:rPr>
        <w:instrText>∼ </w:instrText>
      </w:r>
      <w:r>
        <w:rPr>
          <w:iCs/>
          <w:szCs w:val="24"/>
        </w:rPr>
        <w:instrText>33</w:instrText>
      </w:r>
      <w:r>
        <w:rPr>
          <w:rFonts w:ascii="Times New Roman" w:hAnsi="Times New Roman"/>
          <w:iCs/>
          <w:szCs w:val="24"/>
        </w:rPr>
        <w:instrText> </w:instrText>
      </w:r>
      <w:r>
        <w:rPr>
          <w:iCs/>
          <w:szCs w:val="24"/>
        </w:rPr>
        <w:instrText>% higher compared to UV- and IR-only retrievals. The increased DOFs in the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d systematic biases, quantified with normalized mean bias, throughout the troposphere of 11.2</w:instrText>
      </w:r>
      <w:r>
        <w:rPr>
          <w:rFonts w:ascii="Times New Roman" w:hAnsi="Times New Roman"/>
          <w:iCs/>
          <w:szCs w:val="24"/>
        </w:rPr>
        <w:instrText> </w:instrText>
      </w:r>
      <w:r>
        <w:rPr>
          <w:iCs/>
          <w:szCs w:val="24"/>
        </w:rPr>
        <w:instrText>ppb (22.1</w:instrText>
      </w:r>
      <w:r>
        <w:rPr>
          <w:rFonts w:ascii="Times New Roman" w:hAnsi="Times New Roman"/>
          <w:iCs/>
          <w:szCs w:val="24"/>
        </w:rPr>
        <w:instrText> </w:instrText>
      </w:r>
      <w:r>
        <w:rPr>
          <w:iCs/>
          <w:szCs w:val="24"/>
        </w:rPr>
        <w:instrText xml:space="preserve">%), </w:instrText>
      </w:r>
      <w:r>
        <w:rPr>
          <w:rFonts w:cs="Century Schoolbook"/>
          <w:iCs/>
          <w:szCs w:val="24"/>
        </w:rPr>
        <w:instrText>−</w:instrText>
      </w:r>
      <w:r>
        <w:rPr>
          <w:iCs/>
          <w:szCs w:val="24"/>
        </w:rPr>
        <w:instrText>1.7</w:instrText>
      </w:r>
      <w:r>
        <w:rPr>
          <w:rFonts w:ascii="Times New Roman" w:hAnsi="Times New Roman"/>
          <w:iCs/>
          <w:szCs w:val="24"/>
        </w:rPr>
        <w:instrText> </w:instrText>
      </w:r>
      <w:r>
        <w:rPr>
          <w:iCs/>
          <w:szCs w:val="24"/>
        </w:rPr>
        <w:instrText>ppb (</w:instrText>
      </w:r>
      <w:r>
        <w:rPr>
          <w:rFonts w:cs="Century Schoolbook"/>
          <w:iCs/>
          <w:szCs w:val="24"/>
        </w:rPr>
        <w:instrText>−</w:instrText>
      </w:r>
      <w:r>
        <w:rPr>
          <w:iCs/>
          <w:szCs w:val="24"/>
        </w:rPr>
        <w:instrText>0.3</w:instrText>
      </w:r>
      <w:r>
        <w:rPr>
          <w:rFonts w:ascii="Times New Roman" w:hAnsi="Times New Roman"/>
          <w:iCs/>
          <w:szCs w:val="24"/>
        </w:rPr>
        <w:instrText> </w:instrText>
      </w:r>
      <w:r>
        <w:rPr>
          <w:iCs/>
          <w:szCs w:val="24"/>
        </w:rPr>
        <w:instrText>%), and 3.5</w:instrText>
      </w:r>
      <w:r>
        <w:rPr>
          <w:rFonts w:ascii="Times New Roman" w:hAnsi="Times New Roman"/>
          <w:iCs/>
          <w:szCs w:val="24"/>
        </w:rPr>
        <w:instrText> </w:instrText>
      </w:r>
      <w:r>
        <w:rPr>
          <w:iCs/>
          <w:szCs w:val="24"/>
        </w:rPr>
        <w:instrText>ppb (7.8</w:instrText>
      </w:r>
      <w:r>
        <w:rPr>
          <w:rFonts w:ascii="Times New Roman" w:hAnsi="Times New Roman"/>
          <w:iCs/>
          <w:szCs w:val="24"/>
        </w:rPr>
        <w:instrText> </w:instrText>
      </w:r>
      <w:r>
        <w:rPr>
          <w:iCs/>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ving RMSEs throughout the troposphere of 17.4</w:instrText>
      </w:r>
      <w:r>
        <w:rPr>
          <w:rFonts w:ascii="Times New Roman" w:hAnsi="Times New Roman"/>
          <w:iCs/>
          <w:szCs w:val="24"/>
        </w:rPr>
        <w:instrText> </w:instrText>
      </w:r>
      <w:r>
        <w:rPr>
          <w:iCs/>
          <w:szCs w:val="24"/>
        </w:rPr>
        <w:instrText>ppb (19.8</w:instrText>
      </w:r>
      <w:r>
        <w:rPr>
          <w:rFonts w:ascii="Times New Roman" w:hAnsi="Times New Roman"/>
          <w:iCs/>
          <w:szCs w:val="24"/>
        </w:rPr>
        <w:instrText> </w:instrText>
      </w:r>
      <w:r>
        <w:rPr>
          <w:iCs/>
          <w:szCs w:val="24"/>
        </w:rPr>
        <w:instrText>% of mean tropospheric column values), 10.5</w:instrText>
      </w:r>
      <w:r>
        <w:rPr>
          <w:rFonts w:ascii="Times New Roman" w:hAnsi="Times New Roman"/>
          <w:iCs/>
          <w:szCs w:val="24"/>
        </w:rPr>
        <w:instrText> </w:instrText>
      </w:r>
      <w:r>
        <w:rPr>
          <w:iCs/>
          <w:szCs w:val="24"/>
        </w:rPr>
        <w:instrText>ppb (12.6</w:instrText>
      </w:r>
      <w:r>
        <w:rPr>
          <w:rFonts w:ascii="Times New Roman" w:hAnsi="Times New Roman"/>
          <w:iCs/>
          <w:szCs w:val="24"/>
        </w:rPr>
        <w:instrText> </w:instrText>
      </w:r>
      <w:r>
        <w:rPr>
          <w:iCs/>
          <w:szCs w:val="24"/>
        </w:rPr>
        <w:instrText>% of mean tropospheric column values), and 14.0</w:instrText>
      </w:r>
      <w:r>
        <w:rPr>
          <w:rFonts w:ascii="Times New Roman" w:hAnsi="Times New Roman"/>
          <w:iCs/>
          <w:szCs w:val="24"/>
        </w:rPr>
        <w:instrText> </w:instrText>
      </w:r>
      <w:r>
        <w:rPr>
          <w:iCs/>
          <w:szCs w:val="24"/>
        </w:rPr>
        <w:instrText>ppb (14.6</w:instrText>
      </w:r>
      <w:r>
        <w:rPr>
          <w:rFonts w:ascii="Times New Roman" w:hAnsi="Times New Roman"/>
          <w:iCs/>
          <w:szCs w:val="24"/>
        </w:rPr>
        <w:instrText> </w:instrText>
      </w:r>
      <w:r>
        <w:rPr>
          <w:iCs/>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C94DD2">
        <w:rPr>
          <w:iCs/>
          <w:szCs w:val="24"/>
        </w:rPr>
        <w:fldChar w:fldCharType="separate"/>
      </w:r>
      <w:r w:rsidRPr="00C94DD2">
        <w:t>(H. Liu et al. 2018; Gaudel et al. 2018; Bourgeois et al. 2020; Johnson et al. 2024)</w:t>
      </w:r>
      <w:r w:rsidRPr="00C94DD2">
        <w:rPr>
          <w:iCs/>
          <w:szCs w:val="24"/>
        </w:rPr>
        <w:fldChar w:fldCharType="end"/>
      </w:r>
      <w:r w:rsidRPr="00C94DD2">
        <w:rPr>
          <w:iCs/>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C94DD2">
        <w:rPr>
          <w:iCs/>
          <w:szCs w:val="24"/>
        </w:rPr>
        <w:fldChar w:fldCharType="begin"/>
      </w:r>
      <w:r>
        <w:rPr>
          <w:iCs/>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C94DD2">
        <w:rPr>
          <w:iCs/>
          <w:szCs w:val="24"/>
        </w:rPr>
        <w:fldChar w:fldCharType="separate"/>
      </w:r>
      <w:r w:rsidRPr="00C94DD2">
        <w:rPr>
          <w:iCs/>
          <w:szCs w:val="24"/>
        </w:rPr>
        <w:t>(Borja-Aburto et al. 1997; Hoek et al. 1997; Schlink et al. 2006; T. Zhao et al. 2018; J. Zhang, Wei, and Fang 2019; Anbari et al. 2022)</w:t>
      </w:r>
      <w:r w:rsidRPr="00C94DD2">
        <w:rPr>
          <w:iCs/>
          <w:szCs w:val="24"/>
        </w:rPr>
        <w:fldChar w:fldCharType="end"/>
      </w:r>
      <w:r w:rsidRPr="00C94DD2">
        <w:rPr>
          <w:iCs/>
          <w:szCs w:val="24"/>
        </w:rPr>
        <w:t xml:space="preserve">. </w:t>
      </w:r>
      <w:r>
        <w:rPr>
          <w:iCs/>
          <w:szCs w:val="24"/>
        </w:rPr>
        <w:t>H</w:t>
      </w:r>
      <w:r w:rsidRPr="00C94DD2">
        <w:rPr>
          <w:iCs/>
          <w:szCs w:val="24"/>
        </w:rPr>
        <w:t xml:space="preserve">ealth indicators such as measurements of lung function, respiratory symptoms, records of hospital admissions for specific diagnoses, and mortality have all been reported as outcomes due to elevated surface ozone exposure over long periods of time. The variation of health outcomes due to socio-economic status (SES) has been discussed in literature during the late 1990s </w:t>
      </w:r>
      <w:r w:rsidRPr="00C94DD2">
        <w:rPr>
          <w:iCs/>
          <w:szCs w:val="24"/>
        </w:rPr>
        <w:fldChar w:fldCharType="begin"/>
      </w:r>
      <w:r>
        <w:rPr>
          <w:iCs/>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BAM84T64","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3Xqpn9z9/Yjbo3cdn","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3Xqpn9z9/cXoVIrJq","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C94DD2">
        <w:rPr>
          <w:iCs/>
          <w:szCs w:val="24"/>
        </w:rPr>
        <w:fldChar w:fldCharType="separate"/>
      </w:r>
      <w:r w:rsidRPr="00C94DD2">
        <w:rPr>
          <w:iCs/>
          <w:szCs w:val="24"/>
        </w:rPr>
        <w:t>(Hoek et al. 1997; Kelsall et al. 1997; Zmirou et al. 1998; Schwartz 2000)</w:t>
      </w:r>
      <w:r w:rsidRPr="00C94DD2">
        <w:rPr>
          <w:iCs/>
          <w:szCs w:val="24"/>
        </w:rPr>
        <w:fldChar w:fldCharType="end"/>
      </w:r>
      <w:r w:rsidRPr="00C94DD2">
        <w:rPr>
          <w:iCs/>
          <w:szCs w:val="24"/>
        </w:rPr>
        <w:t xml:space="preserve">. </w:t>
      </w:r>
    </w:p>
    <w:p w14:paraId="0DE9BDA3" w14:textId="77777777" w:rsidR="00054D42" w:rsidRPr="00C94DD2" w:rsidRDefault="00054D42" w:rsidP="00054D42">
      <w:pPr>
        <w:ind w:firstLine="720"/>
        <w:contextualSpacing/>
        <w:rPr>
          <w:iCs/>
          <w:szCs w:val="24"/>
        </w:rPr>
      </w:pPr>
      <w:r w:rsidRPr="00C94DD2">
        <w:rPr>
          <w:iCs/>
          <w:szCs w:val="24"/>
        </w:rPr>
        <w:t xml:space="preserve">This known connection between predisposed and vulnerable people provides arguments that short-term mortality trends my actually be advanced by several days due to ozone pollution </w:t>
      </w:r>
      <w:r w:rsidRPr="00C94DD2">
        <w:rPr>
          <w:iCs/>
          <w:szCs w:val="24"/>
        </w:rPr>
        <w:fldChar w:fldCharType="begin"/>
      </w:r>
      <w:r>
        <w:rPr>
          <w:iCs/>
          <w:szCs w:val="24"/>
        </w:rPr>
        <w:instrText xml:space="preserve"> ADDIN ZOTERO_ITEM CSL_CITATION {"citationID":"NiCTTRad","properties":{"formattedCitation":"(SAMHSA 2017; Hu et al. 2012; Lopez-Bueno et al. 2020; Padilla et al. 2016)","plainCitation":"(SAMHSA 2017; Hu et al. 2012; Lopez-Bueno et al. 2020; Padilla et al. 2016)","noteIndex":0},"citationItems":[{"id":"3Xqpn9z9/weBau2Gw","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3Xqpn9z9/DeysgCJj","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3Xqpn9z9/M5XpnKCm","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3Xqpn9z9/ielurolL","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C94DD2">
        <w:rPr>
          <w:iCs/>
          <w:szCs w:val="24"/>
        </w:rPr>
        <w:fldChar w:fldCharType="separate"/>
      </w:r>
      <w:r w:rsidRPr="00C94DD2">
        <w:t>(SAMHSA 2017; Hu et al. 2012; Lopez-Bueno et al. 2020; Padilla et al. 2016)</w:t>
      </w:r>
      <w:r w:rsidRPr="00C94DD2">
        <w:rPr>
          <w:iCs/>
          <w:szCs w:val="24"/>
        </w:rPr>
        <w:fldChar w:fldCharType="end"/>
      </w:r>
      <w:r w:rsidRPr="00C94DD2">
        <w:rPr>
          <w:iCs/>
          <w:szCs w:val="24"/>
        </w:rPr>
        <w:t xml:space="preserve">. Trends like these have then shown elevated levels are typically followed by reduced mortality after the increased ozone production event. In historical modeling, coarse datasets have found very weak effects </w:t>
      </w:r>
      <w:r w:rsidRPr="00C94DD2">
        <w:rPr>
          <w:iCs/>
          <w:szCs w:val="24"/>
        </w:rPr>
        <w:fldChar w:fldCharType="begin"/>
      </w:r>
      <w:r>
        <w:rPr>
          <w:iCs/>
          <w:szCs w:val="24"/>
        </w:rPr>
        <w:instrText xml:space="preserve"> ADDIN ZOTERO_ITEM CSL_CITATION {"citationID":"s37mmEuo","properties":{"formattedCitation":"(Borja-Aburto et al. 1997; Hoek et al. 1997; Knowlton et al. 2004; Lee, Shin, and Chung 1999)","plainCitation":"(Borja-Aburto et al. 1997; Hoek et al. 1997; Knowlton et al. 2004; Lee, Shin, and Chung 1999)","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C94DD2">
        <w:rPr>
          <w:iCs/>
          <w:szCs w:val="24"/>
        </w:rPr>
        <w:fldChar w:fldCharType="separate"/>
      </w:r>
      <w:r w:rsidRPr="00C94DD2">
        <w:t>(Borja-Aburto et al. 1997; Hoek et al. 1997; Knowlton et al. 2004; Lee, Shin, and Chung 1999)</w:t>
      </w:r>
      <w:r w:rsidRPr="00C94DD2">
        <w:rPr>
          <w:iCs/>
          <w:szCs w:val="24"/>
        </w:rPr>
        <w:fldChar w:fldCharType="end"/>
      </w:r>
      <w:r w:rsidRPr="00C94DD2">
        <w:rPr>
          <w:iCs/>
          <w:szCs w:val="24"/>
        </w:rPr>
        <w:t xml:space="preserve"> only to be more prominent after adding suitable corrections to ozone models </w:t>
      </w:r>
      <w:r w:rsidRPr="00C94DD2">
        <w:rPr>
          <w:iCs/>
          <w:szCs w:val="24"/>
        </w:rPr>
        <w:fldChar w:fldCharType="begin"/>
      </w:r>
      <w:r>
        <w:rPr>
          <w:iCs/>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iCs/>
          <w:szCs w:val="24"/>
        </w:rPr>
        <w:fldChar w:fldCharType="separate"/>
      </w:r>
      <w:r w:rsidRPr="00C94DD2">
        <w:rPr>
          <w:iCs/>
          <w:szCs w:val="24"/>
        </w:rPr>
        <w:t>(De Marco et al. 2022; Javanmardi et al. 2017; H. Liu et al. 2018; Nuvolone, Petri, and Voller 2018; J. Zhang, Wei, and Fang 2019)</w:t>
      </w:r>
      <w:r w:rsidRPr="00C94DD2">
        <w:rPr>
          <w:iCs/>
          <w:szCs w:val="24"/>
        </w:rPr>
        <w:fldChar w:fldCharType="end"/>
      </w:r>
      <w:r w:rsidRPr="00C94DD2">
        <w:rPr>
          <w:iCs/>
          <w:szCs w:val="24"/>
        </w:rPr>
        <w:t xml:space="preserve">. Given such conflicting results in modeling outcomes, the assessment of the health risk due to surface ozone is still an intriguing aspect of air </w:t>
      </w:r>
      <w:r w:rsidRPr="00F70485">
        <w:rPr>
          <w:iCs/>
          <w:szCs w:val="24"/>
        </w:rPr>
        <w:t>pollution monitoring that can be further progressed with high spatial resolution data.</w:t>
      </w:r>
    </w:p>
    <w:p w14:paraId="6FED778D" w14:textId="77777777" w:rsidR="00054D42" w:rsidRDefault="00054D42" w:rsidP="005E35EB">
      <w:pPr>
        <w:ind w:firstLine="720"/>
        <w:contextualSpacing/>
        <w:rPr>
          <w:szCs w:val="24"/>
        </w:rPr>
      </w:pPr>
    </w:p>
    <w:p w14:paraId="71D01656" w14:textId="56F5E7F6" w:rsidR="00AC21CF" w:rsidRDefault="00AC21CF">
      <w:pPr>
        <w:overflowPunct/>
        <w:autoSpaceDE/>
        <w:autoSpaceDN/>
        <w:adjustRightInd/>
        <w:spacing w:after="160" w:line="278" w:lineRule="auto"/>
        <w:rPr>
          <w:szCs w:val="24"/>
        </w:rPr>
      </w:pPr>
      <w:r>
        <w:rPr>
          <w:szCs w:val="24"/>
        </w:rPr>
        <w:lastRenderedPageBreak/>
        <w:br w:type="page"/>
      </w:r>
    </w:p>
    <w:p w14:paraId="32D0B8FC" w14:textId="66F7A872" w:rsidR="00AC21CF" w:rsidRDefault="00AC21CF" w:rsidP="00AC21CF">
      <w:pPr>
        <w:contextualSpacing/>
        <w:jc w:val="center"/>
        <w:rPr>
          <w:szCs w:val="24"/>
        </w:rPr>
      </w:pPr>
      <w:r>
        <w:rPr>
          <w:szCs w:val="24"/>
        </w:rPr>
        <w:lastRenderedPageBreak/>
        <w:t>Citations</w:t>
      </w:r>
    </w:p>
    <w:p w14:paraId="74301D54" w14:textId="77777777" w:rsidR="00AC21CF" w:rsidRPr="00AC21CF" w:rsidRDefault="00AC21CF" w:rsidP="00AC21CF">
      <w:pPr>
        <w:pStyle w:val="Bibliography"/>
      </w:pPr>
      <w:r>
        <w:rPr>
          <w:szCs w:val="24"/>
        </w:rPr>
        <w:fldChar w:fldCharType="begin"/>
      </w:r>
      <w:r>
        <w:rPr>
          <w:szCs w:val="24"/>
        </w:rPr>
        <w:instrText xml:space="preserve"> ADDIN ZOTERO_BIBL {"uncited":[],"omitted":[],"custom":[]} CSL_BIBLIOGRAPHY </w:instrText>
      </w:r>
      <w:r>
        <w:rPr>
          <w:szCs w:val="24"/>
        </w:rPr>
        <w:fldChar w:fldCharType="separate"/>
      </w:r>
      <w:r w:rsidRPr="00AC21CF">
        <w:t xml:space="preserve">Ahmadov, R., S. McKeen, M. Trainer, R. Banta, A. Brewer, S. Brown, P. M. Edwards, et al. 2015. “Understanding High Wintertime Ozone Pollution Events in an Oil- and Natural Gas-Producing Region of the Western US.” </w:t>
      </w:r>
      <w:r w:rsidRPr="00AC21CF">
        <w:rPr>
          <w:i/>
          <w:iCs/>
        </w:rPr>
        <w:t>Atmospheric Chemistry and Physics</w:t>
      </w:r>
      <w:r w:rsidRPr="00AC21CF">
        <w:t xml:space="preserve"> 15 (1): 411–29. doi:10.5194/acp-15-411-2015.</w:t>
      </w:r>
    </w:p>
    <w:p w14:paraId="74E20378" w14:textId="77777777" w:rsidR="00AC21CF" w:rsidRPr="00AC21CF" w:rsidRDefault="00AC21CF" w:rsidP="00AC21CF">
      <w:pPr>
        <w:pStyle w:val="Bibliography"/>
      </w:pPr>
      <w:r w:rsidRPr="00AC21CF">
        <w:t xml:space="preserve">Akimoto, Hajime, Tatsuya Nagashima, Jie Li, Joshua S. Fu, Dongsheng Ji, Jiani Tan, and Zifa Wang. 2019. “Comparison of Surface Ozone Simulation among Selected Regional Models in MICS-Asia III - Effects of Chemistry and Vertical Transport for the Causes of Difference.” </w:t>
      </w:r>
      <w:r w:rsidRPr="00AC21CF">
        <w:rPr>
          <w:i/>
          <w:iCs/>
        </w:rPr>
        <w:t>ATMOSPHERIC CHEMISTRY AND PHYSICS</w:t>
      </w:r>
      <w:r w:rsidRPr="00AC21CF">
        <w:t xml:space="preserve"> 19 (1): 603–15. doi:10.5194/acp-19-603-2019.</w:t>
      </w:r>
    </w:p>
    <w:p w14:paraId="1DABF86C" w14:textId="77777777" w:rsidR="00AC21CF" w:rsidRPr="00AC21CF" w:rsidRDefault="00AC21CF" w:rsidP="00AC21CF">
      <w:pPr>
        <w:pStyle w:val="Bibliography"/>
      </w:pPr>
      <w:r w:rsidRPr="00AC21CF">
        <w:t xml:space="preserve">Barzeghar, V, P Sarbakhsh, MS Hassanvand, S Faridi, and A Gholampour. 2020. “Long-Term Trend of Ambient Air PM10, PM2.5, and O3 and Their Health Effects in Tabriz City, Iran, during 2006-2017.” </w:t>
      </w:r>
      <w:r w:rsidRPr="00AC21CF">
        <w:rPr>
          <w:i/>
          <w:iCs/>
        </w:rPr>
        <w:t>SUSTAINABLE CITIES AND SOCIETY</w:t>
      </w:r>
      <w:r w:rsidRPr="00AC21CF">
        <w:t xml:space="preserve"> 54 (March). doi:10.1016/j.scs.2019.101988.</w:t>
      </w:r>
    </w:p>
    <w:p w14:paraId="69661B60" w14:textId="77777777" w:rsidR="00AC21CF" w:rsidRPr="00AC21CF" w:rsidRDefault="00AC21CF" w:rsidP="00AC21CF">
      <w:pPr>
        <w:pStyle w:val="Bibliography"/>
      </w:pPr>
      <w:r w:rsidRPr="00AC21CF">
        <w:t xml:space="preserve">Becker, Jacob Sugar. 2021. </w:t>
      </w:r>
      <w:r w:rsidRPr="00AC21CF">
        <w:rPr>
          <w:i/>
          <w:iCs/>
        </w:rPr>
        <w:t>Using Regionalized Air Quality Model Performance and Bayesian Maximum Entropy Data Fusion to Map Global Surface Ozone Concentration and Associated Uncertainty</w:t>
      </w:r>
      <w:r w:rsidRPr="00AC21CF">
        <w:t>.</w:t>
      </w:r>
    </w:p>
    <w:p w14:paraId="0D353168" w14:textId="77777777" w:rsidR="00AC21CF" w:rsidRPr="00AC21CF" w:rsidRDefault="00AC21CF" w:rsidP="00AC21CF">
      <w:pPr>
        <w:pStyle w:val="Bibliography"/>
      </w:pPr>
      <w:r w:rsidRPr="00AC21CF">
        <w:t xml:space="preserve">Blaschke, Thomas, and Helena Merschdorf. 2014. “Geographic Information Science as a Multidisciplinary and Multiparadigmatic Field.” </w:t>
      </w:r>
      <w:r w:rsidRPr="00AC21CF">
        <w:rPr>
          <w:i/>
          <w:iCs/>
        </w:rPr>
        <w:t>Cartography and Geographic Information Science</w:t>
      </w:r>
      <w:r w:rsidRPr="00AC21CF">
        <w:t xml:space="preserve"> 41 (3): 196–213. doi:10.1080/15230406.2014.905755.</w:t>
      </w:r>
    </w:p>
    <w:p w14:paraId="4CB51C1A" w14:textId="77777777" w:rsidR="00AC21CF" w:rsidRPr="00AC21CF" w:rsidRDefault="00AC21CF" w:rsidP="00AC21CF">
      <w:pPr>
        <w:pStyle w:val="Bibliography"/>
      </w:pPr>
      <w:r w:rsidRPr="00AC21CF">
        <w:t xml:space="preserve">Borchert, William, Stephanie T. Grady, Jie Chen, Nicole V. Deville, Charlotte Roscoe, Futu Chen, Carol Mita, et al. 2023. “Air Pollution and Temperature: A Systematic Review of Ubiquitous Environmental Exposures and Sudden Cardiac Death.” </w:t>
      </w:r>
      <w:r w:rsidRPr="00AC21CF">
        <w:rPr>
          <w:i/>
          <w:iCs/>
        </w:rPr>
        <w:t>CURRENT ENVIRONMENTAL HEALTH REPORTS</w:t>
      </w:r>
      <w:r w:rsidRPr="00AC21CF">
        <w:t xml:space="preserve"> 10 (4): 490–500. doi:10.1007/s40572-023-00414-7.</w:t>
      </w:r>
    </w:p>
    <w:p w14:paraId="5B03E98F" w14:textId="77777777" w:rsidR="00AC21CF" w:rsidRPr="00AC21CF" w:rsidRDefault="00AC21CF" w:rsidP="00AC21CF">
      <w:pPr>
        <w:pStyle w:val="Bibliography"/>
      </w:pPr>
      <w:r w:rsidRPr="00AC21CF">
        <w:t xml:space="preserve">Bowdalo, Dene R., Mathew J. Evans, and Eric D. Sofen. 2016. “Spectral Analysis of Atmospheric Composition: Application to Surface Ozone Model-Measurement Comparisons.” </w:t>
      </w:r>
      <w:r w:rsidRPr="00AC21CF">
        <w:rPr>
          <w:i/>
          <w:iCs/>
        </w:rPr>
        <w:t>ATMOSPHERIC CHEMISTRY AND PHYSICS</w:t>
      </w:r>
      <w:r w:rsidRPr="00AC21CF">
        <w:t xml:space="preserve"> 16 (13): 8295–8308. doi:10.5194/acp-16-8295-2016.</w:t>
      </w:r>
    </w:p>
    <w:p w14:paraId="4024042B" w14:textId="77777777" w:rsidR="00AC21CF" w:rsidRPr="00AC21CF" w:rsidRDefault="00AC21CF" w:rsidP="00AC21CF">
      <w:pPr>
        <w:pStyle w:val="Bibliography"/>
      </w:pPr>
      <w:r w:rsidRPr="00AC21CF">
        <w:t xml:space="preserve">Cakaj, Arlinda, Erjon Qorri, Fatimatou Coulibaly, Alessandra De Marco, Evgenios Agathokleous, Stefan Leca, and Pierre Sicard. 2023. “Assessing Surface Ozone Risk to Human Health and Forests over Time in Poland.” </w:t>
      </w:r>
      <w:r w:rsidRPr="00AC21CF">
        <w:rPr>
          <w:i/>
          <w:iCs/>
        </w:rPr>
        <w:t>ATMOSPHERIC ENVIRONMENT</w:t>
      </w:r>
      <w:r w:rsidRPr="00AC21CF">
        <w:t xml:space="preserve"> 309 (September). doi:10.1016/j.atmosenv.2023.119926.</w:t>
      </w:r>
    </w:p>
    <w:p w14:paraId="40C0AAB5" w14:textId="77777777" w:rsidR="00AC21CF" w:rsidRPr="00AC21CF" w:rsidRDefault="00AC21CF" w:rsidP="00AC21CF">
      <w:pPr>
        <w:pStyle w:val="Bibliography"/>
      </w:pPr>
      <w:r w:rsidRPr="00AC21CF">
        <w:t>Centoni, Federico. 2017. “Global Scale Modelling of Ozone Deposition Processes and Interaction between Surface Ozone and Climate Change.”</w:t>
      </w:r>
    </w:p>
    <w:p w14:paraId="3A61A75D" w14:textId="77777777" w:rsidR="00AC21CF" w:rsidRPr="00AC21CF" w:rsidRDefault="00AC21CF" w:rsidP="00AC21CF">
      <w:pPr>
        <w:pStyle w:val="Bibliography"/>
      </w:pPr>
      <w:r w:rsidRPr="00AC21CF">
        <w:t xml:space="preserve">Chapleski, Robert C., Yafen Zhang, Diego Troya, and John R. Morris. 2016. “Heterogeneous Chemistry and Reaction Dynamics of the Atmospheric Oxidants, O3, NO3, and OH, on Organic Surfaces.” </w:t>
      </w:r>
      <w:r w:rsidRPr="00AC21CF">
        <w:rPr>
          <w:i/>
          <w:iCs/>
        </w:rPr>
        <w:t>Chemical Society Reviews</w:t>
      </w:r>
      <w:r w:rsidRPr="00AC21CF">
        <w:t xml:space="preserve"> 45 (13). Royal Society of Chemistry: 3731–46. doi:10.1039/c5cs00375j.</w:t>
      </w:r>
    </w:p>
    <w:p w14:paraId="4F5E6ACF" w14:textId="77777777" w:rsidR="00AC21CF" w:rsidRPr="00AC21CF" w:rsidRDefault="00AC21CF" w:rsidP="00AC21CF">
      <w:pPr>
        <w:pStyle w:val="Bibliography"/>
      </w:pPr>
      <w:r w:rsidRPr="00AC21CF">
        <w:t xml:space="preserve">Chen, Gongbo, Jiang Chen, Guang-hui Dong, Bo-yi Yang, Yisi Liu, Tianjun Lu, Pei Yu, Yuming Guo, and Shanshan Li. 2021. “Improving Satellite-Based </w:t>
      </w:r>
      <w:r w:rsidRPr="00AC21CF">
        <w:lastRenderedPageBreak/>
        <w:t xml:space="preserve">Estimation of Surface Ozone across China during 2008-2019 Using Iterative Random Forest Model and High-Resolution Grid Meteorological Data.” </w:t>
      </w:r>
      <w:r w:rsidRPr="00AC21CF">
        <w:rPr>
          <w:i/>
          <w:iCs/>
        </w:rPr>
        <w:t>SUSTAINABLE CITIES AND SOCIETY</w:t>
      </w:r>
      <w:r w:rsidRPr="00AC21CF">
        <w:t xml:space="preserve"> 69 (June). doi:10.1016/j.scs.2021.102807.</w:t>
      </w:r>
    </w:p>
    <w:p w14:paraId="743460BC" w14:textId="77777777" w:rsidR="00AC21CF" w:rsidRPr="00AC21CF" w:rsidRDefault="00AC21CF" w:rsidP="00AC21CF">
      <w:pPr>
        <w:pStyle w:val="Bibliography"/>
      </w:pPr>
      <w:r w:rsidRPr="00AC21CF">
        <w:t xml:space="preserve">Chen, Xueyao, Zhige Wang, Yulin Shangguan, Jie Yu, Bifeng Hu, Qiaohui Shen, Jie Xue, Xianglin Zhang, and Zhou Shi. 2023. “Estimating Monthly Surface Ozone Using Multi-Source Satellite Products in China Based on Deep Forest Model.” </w:t>
      </w:r>
      <w:r w:rsidRPr="00AC21CF">
        <w:rPr>
          <w:i/>
          <w:iCs/>
        </w:rPr>
        <w:t>ATMOSPHERIC ENVIRONMENT</w:t>
      </w:r>
      <w:r w:rsidRPr="00AC21CF">
        <w:t xml:space="preserve"> 307 (August). doi:10.1016/j.atmosenv.2023.119819.</w:t>
      </w:r>
    </w:p>
    <w:p w14:paraId="18700ED3" w14:textId="77777777" w:rsidR="00AC21CF" w:rsidRPr="00AC21CF" w:rsidRDefault="00AC21CF" w:rsidP="00AC21CF">
      <w:pPr>
        <w:pStyle w:val="Bibliography"/>
      </w:pPr>
      <w:r w:rsidRPr="00AC21CF">
        <w:t xml:space="preserve">Engardt, Magnuz. 2008. “Modelling of Near-Surface Ozone over South Asia.” </w:t>
      </w:r>
      <w:r w:rsidRPr="00AC21CF">
        <w:rPr>
          <w:i/>
          <w:iCs/>
        </w:rPr>
        <w:t>JOURNAL OF ATMOSPHERIC CHEMISTRY</w:t>
      </w:r>
      <w:r w:rsidRPr="00AC21CF">
        <w:t xml:space="preserve"> 59 (1): 61–80. doi:10.1007/s10874-008-9096-z.</w:t>
      </w:r>
    </w:p>
    <w:p w14:paraId="1DF57851" w14:textId="77777777" w:rsidR="00AC21CF" w:rsidRPr="00AC21CF" w:rsidRDefault="00AC21CF" w:rsidP="00AC21CF">
      <w:pPr>
        <w:pStyle w:val="Bibliography"/>
      </w:pPr>
      <w:r w:rsidRPr="00AC21CF">
        <w:t xml:space="preserve">Flynn, MT, EJ Mattson, DA Jaffe, and LE Gratz. 2021. “Spatial Patterns in Summertime Surface Ozone in the Southern Front Range of the US Rocky Mountains.” </w:t>
      </w:r>
      <w:r w:rsidRPr="00AC21CF">
        <w:rPr>
          <w:i/>
          <w:iCs/>
        </w:rPr>
        <w:t>ELEMENTA-SCIENCE OF THE ANTHROPOCENE</w:t>
      </w:r>
      <w:r w:rsidRPr="00AC21CF">
        <w:t xml:space="preserve"> 9 (1). doi:10.1525/elementa.2020.00104.</w:t>
      </w:r>
    </w:p>
    <w:p w14:paraId="6D156FB9" w14:textId="77777777" w:rsidR="00AC21CF" w:rsidRPr="00AC21CF" w:rsidRDefault="00AC21CF" w:rsidP="00AC21CF">
      <w:pPr>
        <w:pStyle w:val="Bibliography"/>
      </w:pPr>
      <w:r w:rsidRPr="00AC21CF">
        <w:t xml:space="preserve">Fuller, Richard, Philip J Landrigan, Kalpana Balakrishnan, Glynda Bathan, Stephan Bose-O’Reilly, Michael Brauer, Jack Caravanos, et al. 2022. “Pollution and Health: A Progress Update.” </w:t>
      </w:r>
      <w:r w:rsidRPr="00AC21CF">
        <w:rPr>
          <w:i/>
          <w:iCs/>
        </w:rPr>
        <w:t>The Lancet Planetary Health</w:t>
      </w:r>
      <w:r w:rsidRPr="00AC21CF">
        <w:t xml:space="preserve"> 6 (6): e535–47. doi:10.1016/S2542-5196(22)00090-0.</w:t>
      </w:r>
    </w:p>
    <w:p w14:paraId="6A6C042A" w14:textId="77777777" w:rsidR="00AC21CF" w:rsidRPr="00AC21CF" w:rsidRDefault="00AC21CF" w:rsidP="00AC21CF">
      <w:pPr>
        <w:pStyle w:val="Bibliography"/>
      </w:pPr>
      <w:r w:rsidRPr="00AC21CF">
        <w:t xml:space="preserve">Goodchild, Michael F. 2009. “Geographic Information Systems and Science: Today and Tomorrow.” </w:t>
      </w:r>
      <w:r w:rsidRPr="00AC21CF">
        <w:rPr>
          <w:i/>
          <w:iCs/>
        </w:rPr>
        <w:t>Annals of GIS</w:t>
      </w:r>
      <w:r w:rsidRPr="00AC21CF">
        <w:t xml:space="preserve"> 15 (1): 3–9. doi:10.1080/19475680903250715.</w:t>
      </w:r>
    </w:p>
    <w:p w14:paraId="4CE8B81E" w14:textId="77777777" w:rsidR="00AC21CF" w:rsidRPr="00AC21CF" w:rsidRDefault="00AC21CF" w:rsidP="00AC21CF">
      <w:pPr>
        <w:pStyle w:val="Bibliography"/>
      </w:pPr>
      <w:r w:rsidRPr="00AC21CF">
        <w:t xml:space="preserve">———. 2018. “Mapping Across Academia.” </w:t>
      </w:r>
      <w:r w:rsidRPr="00AC21CF">
        <w:rPr>
          <w:i/>
          <w:iCs/>
        </w:rPr>
        <w:t>The AAG Review of Books</w:t>
      </w:r>
      <w:r w:rsidRPr="00AC21CF">
        <w:t xml:space="preserve"> 6 (2). Informa UK Limited: 115–17. doi:10.1080/2325548x.2018.1402278.</w:t>
      </w:r>
    </w:p>
    <w:p w14:paraId="16EC3037" w14:textId="77777777" w:rsidR="00AC21CF" w:rsidRPr="00AC21CF" w:rsidRDefault="00AC21CF" w:rsidP="00AC21CF">
      <w:pPr>
        <w:pStyle w:val="Bibliography"/>
      </w:pPr>
      <w:r w:rsidRPr="00AC21CF">
        <w:t xml:space="preserve">Greenough, P. Gregg, and Erica L. Nelson. 2019. “Beyond Mapping: A Case for Geospatial Analytics in Humanitarian Health.” </w:t>
      </w:r>
      <w:r w:rsidRPr="00AC21CF">
        <w:rPr>
          <w:i/>
          <w:iCs/>
        </w:rPr>
        <w:t>Conflict and Health</w:t>
      </w:r>
      <w:r w:rsidRPr="00AC21CF">
        <w:t xml:space="preserve"> 13 (1): 50. doi:10.1186/s13031-019-0234-9.</w:t>
      </w:r>
    </w:p>
    <w:p w14:paraId="7E02753C" w14:textId="77777777" w:rsidR="00AC21CF" w:rsidRPr="00AC21CF" w:rsidRDefault="00AC21CF" w:rsidP="00AC21CF">
      <w:pPr>
        <w:pStyle w:val="Bibliography"/>
      </w:pPr>
      <w:r w:rsidRPr="00AC21CF">
        <w:t xml:space="preserve">Hakim, Zainab Q., Scott Archer-Nicholls, Gufran Beig, Gerd A. Folberth, Kengo Sudo, Nathan Luke Abraham, Sachin Ghude, Daven K. Henze, and Alexander T. Archibald. 2019. “Evaluation of Tropospheric Ozone and Ozone Precursors in Simulations from the HTAPII and CCMI Model Intercomparisons – a Focus on the Indian Subcontinent.” </w:t>
      </w:r>
      <w:r w:rsidRPr="00AC21CF">
        <w:rPr>
          <w:i/>
          <w:iCs/>
        </w:rPr>
        <w:t>Atmospheric Chemistry and Physics</w:t>
      </w:r>
      <w:r w:rsidRPr="00AC21CF">
        <w:t xml:space="preserve"> 19 (9). Copernicus GmbH: 6437–58. doi:10.5194/acp-19-6437-2019.</w:t>
      </w:r>
    </w:p>
    <w:p w14:paraId="3F587509" w14:textId="77777777" w:rsidR="00AC21CF" w:rsidRPr="00AC21CF" w:rsidRDefault="00AC21CF" w:rsidP="00AC21CF">
      <w:pPr>
        <w:pStyle w:val="Bibliography"/>
      </w:pPr>
      <w:r w:rsidRPr="00AC21CF">
        <w:t xml:space="preserve">Hou, XS, XQ Wang, SY Cheng, HY Qi, CD Wang, and ZJ Huang. 2024. “Elucidating Transport Dynamics and Regional Division of PM2.5 and O3 in China Using an Advanced Network Model.” </w:t>
      </w:r>
      <w:r w:rsidRPr="00AC21CF">
        <w:rPr>
          <w:i/>
          <w:iCs/>
        </w:rPr>
        <w:t>ENVIRONMENT INTERNATIONAL</w:t>
      </w:r>
      <w:r w:rsidRPr="00AC21CF">
        <w:t xml:space="preserve"> 188 (June). doi:10.1016/j.envint.2024.108731.</w:t>
      </w:r>
    </w:p>
    <w:p w14:paraId="3F8EA606" w14:textId="77777777" w:rsidR="00AC21CF" w:rsidRPr="00AC21CF" w:rsidRDefault="00AC21CF" w:rsidP="00AC21CF">
      <w:pPr>
        <w:pStyle w:val="Bibliography"/>
      </w:pPr>
      <w:r w:rsidRPr="00AC21CF">
        <w:t xml:space="preserve">Hu, Xiaomin, Jing Zhang, Wenhao Xue, Lihua Zhou, Yunfei Che, and Tian Han. 2022. “Estimation of the Near-Surface Ozone Concentration with Full Spatiotemporal Coverage across the Beijing-Tianjin-Hebei Region Based on Extreme Gradient Boosting Combined with a WRF-Chem Model.” </w:t>
      </w:r>
      <w:r w:rsidRPr="00AC21CF">
        <w:rPr>
          <w:i/>
          <w:iCs/>
        </w:rPr>
        <w:t>ATMOSPHERE</w:t>
      </w:r>
      <w:r w:rsidRPr="00AC21CF">
        <w:t xml:space="preserve"> 13 (4). doi:10.3390/atmos13040632.</w:t>
      </w:r>
    </w:p>
    <w:p w14:paraId="5E840028" w14:textId="77777777" w:rsidR="00AC21CF" w:rsidRPr="00AC21CF" w:rsidRDefault="00AC21CF" w:rsidP="00AC21CF">
      <w:pPr>
        <w:pStyle w:val="Bibliography"/>
      </w:pPr>
      <w:r w:rsidRPr="00AC21CF">
        <w:lastRenderedPageBreak/>
        <w:t xml:space="preserve">Jacob, D. 2000. “Heterogeneous Chemistry and Tropospheric Ozone.” </w:t>
      </w:r>
      <w:r w:rsidRPr="00AC21CF">
        <w:rPr>
          <w:i/>
          <w:iCs/>
        </w:rPr>
        <w:t>Atmospheric Environment</w:t>
      </w:r>
      <w:r w:rsidRPr="00AC21CF">
        <w:t xml:space="preserve"> 34 (12–14): 2131–59. doi:10.1016/S1352-2310(99)00462-8.</w:t>
      </w:r>
    </w:p>
    <w:p w14:paraId="0906DF6B" w14:textId="77777777" w:rsidR="00AC21CF" w:rsidRPr="00AC21CF" w:rsidRDefault="00AC21CF" w:rsidP="00AC21CF">
      <w:pPr>
        <w:pStyle w:val="Bibliography"/>
      </w:pPr>
      <w:r w:rsidRPr="00AC21CF">
        <w:t xml:space="preserve">Jerrett, Michael, Sara Gale, and Caitlin Kontgis. 2010. “Spatial Modeling in Environmental and Public Health Research.” </w:t>
      </w:r>
      <w:r w:rsidRPr="00AC21CF">
        <w:rPr>
          <w:i/>
          <w:iCs/>
        </w:rPr>
        <w:t>International Journal of Environmental Research and Public Health</w:t>
      </w:r>
      <w:r w:rsidRPr="00AC21CF">
        <w:t xml:space="preserve"> 7 (4): 1302–29. doi:10.3390/ijerph7041302.</w:t>
      </w:r>
    </w:p>
    <w:p w14:paraId="67B5BA06" w14:textId="77777777" w:rsidR="00AC21CF" w:rsidRPr="00AC21CF" w:rsidRDefault="00AC21CF" w:rsidP="00AC21CF">
      <w:pPr>
        <w:pStyle w:val="Bibliography"/>
      </w:pPr>
      <w:r w:rsidRPr="00AC21CF">
        <w:t xml:space="preserve">Kong, SJ, T Wang, F Li, JJ Yan, and ZG Qu. 2023. “Unraveling Spatiotemporal Patterns and Multiple Driving Factors of Surface Ozone across China and Its Urban Agglomerations Management Strategies.” </w:t>
      </w:r>
      <w:r w:rsidRPr="00AC21CF">
        <w:rPr>
          <w:i/>
          <w:iCs/>
        </w:rPr>
        <w:t>FRONTIERS IN ECOLOGY AND EVOLUTION</w:t>
      </w:r>
      <w:r w:rsidRPr="00AC21CF">
        <w:t xml:space="preserve"> 11 (June). doi:10.3389/fevo.2023.1103503.</w:t>
      </w:r>
    </w:p>
    <w:p w14:paraId="41AE7430" w14:textId="77777777" w:rsidR="00AC21CF" w:rsidRPr="00AC21CF" w:rsidRDefault="00AC21CF" w:rsidP="00AC21CF">
      <w:pPr>
        <w:pStyle w:val="Bibliography"/>
      </w:pPr>
      <w:r w:rsidRPr="00AC21CF">
        <w:t xml:space="preserve">Liang, Ciao-Kai, J. Jason West, Raquel A. Silva, Huisheng Bian, Mian Chin, Yanko Davila, Frank J. Dentener, et al. 2018. “HTAP2 Multi-Model Estimates of Premature Human Mortality Due to Intercontinental Transport of Air Pollution and Emission Sectors.” </w:t>
      </w:r>
      <w:r w:rsidRPr="00AC21CF">
        <w:rPr>
          <w:i/>
          <w:iCs/>
        </w:rPr>
        <w:t>Atmospheric Chemistry and Physics</w:t>
      </w:r>
      <w:r w:rsidRPr="00AC21CF">
        <w:t xml:space="preserve"> 18 (14). Copernicus GmbH: 10497–520. doi:10.5194/acp-18-10497-2018.</w:t>
      </w:r>
    </w:p>
    <w:p w14:paraId="5CAC2084" w14:textId="77777777" w:rsidR="00AC21CF" w:rsidRPr="00AC21CF" w:rsidRDefault="00AC21CF" w:rsidP="00AC21CF">
      <w:pPr>
        <w:pStyle w:val="Bibliography"/>
      </w:pPr>
      <w:r w:rsidRPr="00AC21CF">
        <w:t xml:space="preserve">Liu, S, WH Zhao, LJ Li, JN Jin, TZ Li, HT Xu, and WJ Zhao. 2023. “Meteorological Mechanisms of Regional PM2.5 and O3 Transport in the North China Plain Driven by the East Asian Monsoon.” </w:t>
      </w:r>
      <w:r w:rsidRPr="00AC21CF">
        <w:rPr>
          <w:i/>
          <w:iCs/>
        </w:rPr>
        <w:t>ATMOSPHERIC POLLUTION RESEARCH</w:t>
      </w:r>
      <w:r w:rsidRPr="00AC21CF">
        <w:t xml:space="preserve"> 14 (1). doi:10.1016/j.apr.2022.101638.</w:t>
      </w:r>
    </w:p>
    <w:p w14:paraId="526841F1" w14:textId="77777777" w:rsidR="00AC21CF" w:rsidRPr="00AC21CF" w:rsidRDefault="00AC21CF" w:rsidP="00AC21CF">
      <w:pPr>
        <w:pStyle w:val="Bibliography"/>
      </w:pPr>
      <w:r w:rsidRPr="00AC21CF">
        <w:t xml:space="preserve">Lo, KC, WH Cheng, C Lin, CH Hung, CS Yuan, and YL Tseng. 2024. “Elevated Surface Ozone Concentration Caused by Subtropical Cyclones and Topographical Effect: Model Simulation and Field Measurement.” </w:t>
      </w:r>
      <w:r w:rsidRPr="00AC21CF">
        <w:rPr>
          <w:i/>
          <w:iCs/>
        </w:rPr>
        <w:t>URBAN CLIMATE</w:t>
      </w:r>
      <w:r w:rsidRPr="00AC21CF">
        <w:t xml:space="preserve"> 57 (September). doi:10.1016/j.uclim.2024.102093.</w:t>
      </w:r>
    </w:p>
    <w:p w14:paraId="04B69A2A" w14:textId="77777777" w:rsidR="00AC21CF" w:rsidRPr="00AC21CF" w:rsidRDefault="00AC21CF" w:rsidP="00AC21CF">
      <w:pPr>
        <w:pStyle w:val="Bibliography"/>
      </w:pPr>
      <w:r w:rsidRPr="00AC21CF">
        <w:t xml:space="preserve">Lokuge, Nimanthika, and Sven Anders. 2022. “Carbon Credit Systems in Agriculture: A Review of Literature.” </w:t>
      </w:r>
      <w:r w:rsidRPr="00AC21CF">
        <w:rPr>
          <w:i/>
          <w:iCs/>
        </w:rPr>
        <w:t>The School of Public Policy Publications</w:t>
      </w:r>
      <w:r w:rsidRPr="00AC21CF">
        <w:t>, April. The School of Public Policy Publications, Vol. 15 No. 1 (2022). doi:10.11575/SPPP.V15I1.74591.</w:t>
      </w:r>
    </w:p>
    <w:p w14:paraId="6C44E80A" w14:textId="77777777" w:rsidR="00AC21CF" w:rsidRPr="00AC21CF" w:rsidRDefault="00AC21CF" w:rsidP="00AC21CF">
      <w:pPr>
        <w:pStyle w:val="Bibliography"/>
      </w:pPr>
      <w:r w:rsidRPr="00AC21CF">
        <w:t xml:space="preserve">Lyons, Timothy W., Christopher T. Reinhard, and Noah J. Planavsky. 2014. “The Rise of Oxygen in Earth’s Early Ocean and Atmosphere.” </w:t>
      </w:r>
      <w:r w:rsidRPr="00AC21CF">
        <w:rPr>
          <w:i/>
          <w:iCs/>
        </w:rPr>
        <w:t>Nature</w:t>
      </w:r>
      <w:r w:rsidRPr="00AC21CF">
        <w:t xml:space="preserve"> 506 (7488): 307–15. doi:10.1038/nature13068.</w:t>
      </w:r>
    </w:p>
    <w:p w14:paraId="2A86BCF9" w14:textId="77777777" w:rsidR="00AC21CF" w:rsidRPr="00AC21CF" w:rsidRDefault="00AC21CF" w:rsidP="00AC21CF">
      <w:pPr>
        <w:pStyle w:val="Bibliography"/>
      </w:pPr>
      <w:r w:rsidRPr="00AC21CF">
        <w:t xml:space="preserve">Meng, Kai, Tianliang Zhao, Xiangde Xu, Zhongjie Zhang, Yongqing Bai, Yannan Hu, Yang Zhao, Xiao Zhang, and Yushan Xin. 2022. “Influence of Stratosphere-to-Troposphere Transport on Summertime Surface O3 Changes in North China Plain in 2019.” </w:t>
      </w:r>
      <w:r w:rsidRPr="00AC21CF">
        <w:rPr>
          <w:i/>
          <w:iCs/>
        </w:rPr>
        <w:t>Atmospheric Research</w:t>
      </w:r>
      <w:r w:rsidRPr="00AC21CF">
        <w:t xml:space="preserve"> 276 (October). Elsevier B.V.: N.PAG-N.PAG. doi:10.1016/j.atmosres.2022.106271.</w:t>
      </w:r>
    </w:p>
    <w:p w14:paraId="0E0C6152" w14:textId="77777777" w:rsidR="00AC21CF" w:rsidRPr="00AC21CF" w:rsidRDefault="00AC21CF" w:rsidP="00AC21CF">
      <w:pPr>
        <w:pStyle w:val="Bibliography"/>
      </w:pPr>
      <w:r w:rsidRPr="00AC21CF">
        <w:t>Nawaz, M. Omar. 2023. “An Adjoint Sensitivity Framework for Public Health: The Sources of Air Pollution and Their Current and Future Impacts at Both the Urban and National Scale.” Dissertation, University of Colorado, Boulder. https://scholar.colorado.edu/concern/graduate_thesis_or_dissertations/q237ht48v.</w:t>
      </w:r>
    </w:p>
    <w:p w14:paraId="0BFE377F" w14:textId="77777777" w:rsidR="00AC21CF" w:rsidRPr="00AC21CF" w:rsidRDefault="00AC21CF" w:rsidP="00AC21CF">
      <w:pPr>
        <w:pStyle w:val="Bibliography"/>
      </w:pPr>
      <w:r w:rsidRPr="00AC21CF">
        <w:t xml:space="preserve">Northeim, K, C Tiwari, and J Oppong. 2021. “Surface Ozone Monitoring and Policy: A Geospatial Decision Support Tool for Suitable Location of Monitoring Stations in Urban Areas.” </w:t>
      </w:r>
      <w:r w:rsidRPr="00AC21CF">
        <w:rPr>
          <w:i/>
          <w:iCs/>
        </w:rPr>
        <w:t>ENVIRONMENTAL SCIENCE &amp; POLICY</w:t>
      </w:r>
      <w:r w:rsidRPr="00AC21CF">
        <w:t xml:space="preserve"> 126 (December): 48–59. doi:10.1016/j.envsci.2021.09.011.</w:t>
      </w:r>
    </w:p>
    <w:p w14:paraId="32A3B929" w14:textId="77777777" w:rsidR="00AC21CF" w:rsidRPr="00AC21CF" w:rsidRDefault="00AC21CF" w:rsidP="00AC21CF">
      <w:pPr>
        <w:pStyle w:val="Bibliography"/>
      </w:pPr>
      <w:r w:rsidRPr="00AC21CF">
        <w:lastRenderedPageBreak/>
        <w:t xml:space="preserve">Probst, Benedict S., Malte Toetzke, Andreas Kontoleon, Laura Díaz Anadón, Jan C. Minx, Barbara K. Haya, Lambert Schneider, et al. 2024. “Systematic Assessment of the Achieved Emission Reductions of Carbon Crediting Projects.” </w:t>
      </w:r>
      <w:r w:rsidRPr="00AC21CF">
        <w:rPr>
          <w:i/>
          <w:iCs/>
        </w:rPr>
        <w:t>Nature Communications</w:t>
      </w:r>
      <w:r w:rsidRPr="00AC21CF">
        <w:t xml:space="preserve"> 15 (1). Springer Science and Business Media LLC. doi:10.1038/s41467-024-53645-z.</w:t>
      </w:r>
    </w:p>
    <w:p w14:paraId="4E03324F" w14:textId="77777777" w:rsidR="00AC21CF" w:rsidRPr="00AC21CF" w:rsidRDefault="00AC21CF" w:rsidP="00AC21CF">
      <w:pPr>
        <w:pStyle w:val="Bibliography"/>
      </w:pPr>
      <w:r w:rsidRPr="00AC21CF">
        <w:t xml:space="preserve">Schell, B, IJ Ackemann, and H Hass. 2002. “Reformulated and Alternative Fuels: Modeled Impacts on Regional Air Quality with Special Emphasis on Surface Ozone Concentration.” </w:t>
      </w:r>
      <w:r w:rsidRPr="00AC21CF">
        <w:rPr>
          <w:i/>
          <w:iCs/>
        </w:rPr>
        <w:t>ENVIRONMENTAL SCIENCE &amp; TECHNOLOGY</w:t>
      </w:r>
      <w:r w:rsidRPr="00AC21CF">
        <w:t xml:space="preserve"> 36 (14): 3147–56. doi:10.1021/es015817m.</w:t>
      </w:r>
    </w:p>
    <w:p w14:paraId="6BADE76C" w14:textId="77777777" w:rsidR="00AC21CF" w:rsidRPr="00AC21CF" w:rsidRDefault="00AC21CF" w:rsidP="00AC21CF">
      <w:pPr>
        <w:pStyle w:val="Bibliography"/>
      </w:pPr>
      <w:r w:rsidRPr="00AC21CF">
        <w:t xml:space="preserve">Schlink, Uwe, Olf Herbarth, Matthias Richter, Stephen Dorling, Giuseppe Nunnari, Gavin Cawley, and Emil Pelikan. 2006. “Statistical Models to Assess the Health Effects and to Forecast Ground-Level Ozone.” </w:t>
      </w:r>
      <w:r w:rsidRPr="00AC21CF">
        <w:rPr>
          <w:i/>
          <w:iCs/>
        </w:rPr>
        <w:t>Environmental Modelling &amp; Software</w:t>
      </w:r>
      <w:r w:rsidRPr="00AC21CF">
        <w:t xml:space="preserve"> 21 (4): 547–58. doi:10.1016/j.envsoft.2004.12.002.</w:t>
      </w:r>
    </w:p>
    <w:p w14:paraId="09941B90" w14:textId="77777777" w:rsidR="00AC21CF" w:rsidRPr="00AC21CF" w:rsidRDefault="00AC21CF" w:rsidP="00AC21CF">
      <w:pPr>
        <w:pStyle w:val="Bibliography"/>
      </w:pPr>
      <w:r w:rsidRPr="00AC21CF">
        <w:t xml:space="preserve">Shah, Sachi, Tvisha Modi, Janki Kanakia, Esha Shah, Kayvan Shah, and Archana Nanade. 2024. “A Comprehensive Approach to Unify Carbon Registries Data Access.” In </w:t>
      </w:r>
      <w:r w:rsidRPr="00AC21CF">
        <w:rPr>
          <w:i/>
          <w:iCs/>
        </w:rPr>
        <w:t>2024 OITS International Conference on Information Technology (OCIT)</w:t>
      </w:r>
      <w:r w:rsidRPr="00AC21CF">
        <w:t>, 525–29. Vijayawada, India: IEEE. doi:10.1109/ocit65031.2024.00097.</w:t>
      </w:r>
    </w:p>
    <w:p w14:paraId="11F22A93" w14:textId="77777777" w:rsidR="00AC21CF" w:rsidRPr="00AC21CF" w:rsidRDefault="00AC21CF" w:rsidP="00AC21CF">
      <w:pPr>
        <w:pStyle w:val="Bibliography"/>
      </w:pPr>
      <w:r w:rsidRPr="00AC21CF">
        <w:t xml:space="preserve">Sperling, Erik A., Thomas H. Boag, Murray I. Duncan, Cecilia R. Endriga, J. Andres Marquez, Daniel B. Mills, Pedro M. Monarrez, Judith A. Sclafani, Richard G. Stockey, and Jonathan L. Payne. 2022. “Breathless through Time: Oxygen and Animals across Earth’s History.” </w:t>
      </w:r>
      <w:r w:rsidRPr="00AC21CF">
        <w:rPr>
          <w:i/>
          <w:iCs/>
        </w:rPr>
        <w:t>The Biological Bulletin</w:t>
      </w:r>
      <w:r w:rsidRPr="00AC21CF">
        <w:t xml:space="preserve"> 243 (2): 184–206. doi:10.1086/721754.</w:t>
      </w:r>
    </w:p>
    <w:p w14:paraId="1257F2EA" w14:textId="77777777" w:rsidR="00AC21CF" w:rsidRPr="00AC21CF" w:rsidRDefault="00AC21CF" w:rsidP="00AC21CF">
      <w:pPr>
        <w:pStyle w:val="Bibliography"/>
      </w:pPr>
      <w:r w:rsidRPr="00AC21CF">
        <w:t xml:space="preserve">Staehle, Christoph, Harald E. Rieder, and Arlene M. Fiore. 2023. “Technical Note: An Assessment of the Performance of Statistical Bias Correction Techniques for Global Chemistry-Climate Model Surface Ozone Fields.” </w:t>
      </w:r>
      <w:r w:rsidRPr="00AC21CF">
        <w:rPr>
          <w:i/>
          <w:iCs/>
        </w:rPr>
        <w:t>EGUsphere</w:t>
      </w:r>
      <w:r w:rsidRPr="00AC21CF">
        <w:t>, November, 1–21. doi:10.5194/egusphere-2023-2743.</w:t>
      </w:r>
    </w:p>
    <w:p w14:paraId="530EC69C" w14:textId="77777777" w:rsidR="00AC21CF" w:rsidRPr="00AC21CF" w:rsidRDefault="00AC21CF" w:rsidP="00AC21CF">
      <w:pPr>
        <w:pStyle w:val="Bibliography"/>
      </w:pPr>
      <w:r w:rsidRPr="00AC21CF">
        <w:t xml:space="preserve">Tanimoto, H., Y. Sawa, S. Yonemura, K. Yumimoto, H. Matsueda, I. Uno, T. Hayasaka, et al. 2008. “Diagnosing Recent CO Emissions and Springtime O3 Evolution in East Asia Using Coordinated Ground-Based Observations of O3 and CO during the East Asian Regional Experiment (EAREX) 2005 Campaign.” </w:t>
      </w:r>
      <w:r w:rsidRPr="00AC21CF">
        <w:rPr>
          <w:i/>
          <w:iCs/>
        </w:rPr>
        <w:t>Atmospheric Chemistry &amp; Physics Discussions</w:t>
      </w:r>
      <w:r w:rsidRPr="00AC21CF">
        <w:t xml:space="preserve"> 8 (1). Copernicus Gesellschaft mbH: 3525–61. doi:10.5194/acpd-8-3525-2008.</w:t>
      </w:r>
    </w:p>
    <w:p w14:paraId="78E63313" w14:textId="77777777" w:rsidR="00AC21CF" w:rsidRPr="00AC21CF" w:rsidRDefault="00AC21CF" w:rsidP="00AC21CF">
      <w:pPr>
        <w:pStyle w:val="Bibliography"/>
      </w:pPr>
      <w:r w:rsidRPr="00AC21CF">
        <w:t xml:space="preserve">Trouwloon, Danick, Charlotte Streck, Thiago Chagas, and Glenpherd Martinus. 2023. “Understanding the Use of Carbon Credits by Companies: A Review of the Defining Elements of Corporate Climate Claims.” </w:t>
      </w:r>
      <w:r w:rsidRPr="00AC21CF">
        <w:rPr>
          <w:i/>
          <w:iCs/>
        </w:rPr>
        <w:t>Global Challenges (Hoboken, NJ)</w:t>
      </w:r>
      <w:r w:rsidRPr="00AC21CF">
        <w:t xml:space="preserve"> 7 (4): 2200158. doi:10.1002/gch2.202200158.</w:t>
      </w:r>
    </w:p>
    <w:p w14:paraId="32424907" w14:textId="77777777" w:rsidR="00AC21CF" w:rsidRPr="00AC21CF" w:rsidRDefault="00AC21CF" w:rsidP="00AC21CF">
      <w:pPr>
        <w:pStyle w:val="Bibliography"/>
      </w:pPr>
      <w:r w:rsidRPr="00AC21CF">
        <w:t xml:space="preserve">Venkanna, R, GN Nikhil, TS Rao, PR Sinha, and YV Swamy. 2015. “Environmental Monitoring of Surface Ozone and Other Trace Gases over Different Time Scales: Chemistry, Transport and Modeling.” </w:t>
      </w:r>
      <w:r w:rsidRPr="00AC21CF">
        <w:rPr>
          <w:i/>
          <w:iCs/>
        </w:rPr>
        <w:t>INTERNATIONAL JOURNAL OF ENVIRONMENTAL SCIENCE AND TECHNOLOGY</w:t>
      </w:r>
      <w:r w:rsidRPr="00AC21CF">
        <w:t xml:space="preserve"> 12 (5): 1749–58. doi:10.1007/s13762-014-0537-8.</w:t>
      </w:r>
    </w:p>
    <w:p w14:paraId="7294349D" w14:textId="65F6D63D" w:rsidR="00AC21CF" w:rsidRPr="00E0133D" w:rsidRDefault="00AC21CF" w:rsidP="00AC21CF">
      <w:pPr>
        <w:pStyle w:val="Bibliography"/>
        <w:rPr>
          <w:szCs w:val="24"/>
        </w:rPr>
      </w:pPr>
      <w:r w:rsidRPr="00AC21CF">
        <w:t xml:space="preserve">Yin, CQ, XJ Deng, Y Zou, F Solmon, F Li, and T Deng. 2019. “Trend Analysis of Surface Ozone at Suburban Guangzhou, China.” </w:t>
      </w:r>
      <w:r w:rsidRPr="00AC21CF">
        <w:rPr>
          <w:i/>
          <w:iCs/>
        </w:rPr>
        <w:t>SCIENCE OF THE TOTAL ENVIRONMENT</w:t>
      </w:r>
      <w:r w:rsidRPr="00AC21CF">
        <w:t xml:space="preserve"> 695 (December). doi:10.1016/j.scitotenv.2019.133880.</w:t>
      </w:r>
      <w:r>
        <w:rPr>
          <w:szCs w:val="24"/>
        </w:rPr>
        <w:fldChar w:fldCharType="end"/>
      </w:r>
    </w:p>
    <w:sectPr w:rsidR="00AC21CF" w:rsidRPr="00E0133D" w:rsidSect="00E0133D">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Ryan Erickson" w:date="2025-07-28T16:05:00Z" w:initials="RE">
    <w:p w14:paraId="7CEAF2A2" w14:textId="77777777" w:rsidR="00054D42" w:rsidRDefault="00054D42" w:rsidP="00054D42">
      <w:pPr>
        <w:pStyle w:val="CommentText"/>
      </w:pPr>
      <w:r>
        <w:rPr>
          <w:rStyle w:val="CommentReference"/>
        </w:rPr>
        <w:annotationRef/>
      </w:r>
      <w:r>
        <w:t>Adding health stuff here for organ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EAF2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D1076B" w16cex:dateUtc="2025-07-28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EAF2A2" w16cid:durableId="0DD107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C722C8" w14:textId="77777777" w:rsidR="00E44636" w:rsidRDefault="00E44636" w:rsidP="00E0133D">
      <w:r>
        <w:separator/>
      </w:r>
    </w:p>
  </w:endnote>
  <w:endnote w:type="continuationSeparator" w:id="0">
    <w:p w14:paraId="4C60459A" w14:textId="77777777" w:rsidR="00E44636" w:rsidRDefault="00E44636" w:rsidP="00E013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185544"/>
      <w:docPartObj>
        <w:docPartGallery w:val="Page Numbers (Bottom of Page)"/>
        <w:docPartUnique/>
      </w:docPartObj>
    </w:sdtPr>
    <w:sdtEndPr>
      <w:rPr>
        <w:noProof/>
      </w:rPr>
    </w:sdtEndPr>
    <w:sdtContent>
      <w:p w14:paraId="38EAF1ED" w14:textId="1DC6A16C" w:rsidR="00E0133D" w:rsidRDefault="00E013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1CD34" w14:textId="77777777" w:rsidR="00E0133D" w:rsidRDefault="00E013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797083" w14:textId="77777777" w:rsidR="00E44636" w:rsidRDefault="00E44636" w:rsidP="00E0133D">
      <w:r>
        <w:separator/>
      </w:r>
    </w:p>
  </w:footnote>
  <w:footnote w:type="continuationSeparator" w:id="0">
    <w:p w14:paraId="7CC16F46" w14:textId="77777777" w:rsidR="00E44636" w:rsidRDefault="00E44636" w:rsidP="00E0133D">
      <w:r>
        <w:continuationSeparator/>
      </w:r>
    </w:p>
  </w:footnote>
  <w:footnote w:id="1">
    <w:p w14:paraId="0620E680" w14:textId="77777777" w:rsidR="00E0133D" w:rsidRPr="00E0133D" w:rsidRDefault="00E0133D" w:rsidP="00E0133D">
      <w:pPr>
        <w:pStyle w:val="FootnoteText"/>
        <w:rPr>
          <w:i w:val="0"/>
          <w:iCs/>
        </w:rPr>
      </w:pPr>
      <w:r w:rsidRPr="00E0133D">
        <w:rPr>
          <w:rStyle w:val="FootnoteReference"/>
          <w:i w:val="0"/>
          <w:iCs/>
        </w:rPr>
        <w:footnoteRef/>
      </w:r>
      <w:r w:rsidRPr="00E0133D">
        <w:rPr>
          <w:i w:val="0"/>
          <w:iCs/>
        </w:rPr>
        <w:t xml:space="preserve"> </w:t>
      </w:r>
      <w:r w:rsidRPr="00E0133D">
        <w:rPr>
          <w:rFonts w:ascii="Century Schoolbook" w:hAnsi="Century Schoolbook"/>
          <w:i w:val="0"/>
          <w:iCs/>
        </w:rPr>
        <w:t>Multiple-scale Atmospheric Transport and Chemistry modelling system, in this case, version 4.4.0</w:t>
      </w:r>
    </w:p>
  </w:footnote>
  <w:footnote w:id="2">
    <w:p w14:paraId="3737635A" w14:textId="77777777" w:rsidR="00E0133D" w:rsidRDefault="00E0133D" w:rsidP="00E0133D">
      <w:pPr>
        <w:pStyle w:val="FootnoteText"/>
      </w:pPr>
      <w:r w:rsidRPr="00E0133D">
        <w:rPr>
          <w:rStyle w:val="FootnoteReference"/>
          <w:i w:val="0"/>
          <w:iCs/>
        </w:rPr>
        <w:footnoteRef/>
      </w:r>
      <w:r w:rsidRPr="00E0133D">
        <w:rPr>
          <w:i w:val="0"/>
          <w:iCs/>
        </w:rPr>
        <w:t xml:space="preserve"> </w:t>
      </w:r>
      <w:r w:rsidRPr="00E0133D">
        <w:rPr>
          <w:rFonts w:ascii="Century Schoolbook" w:hAnsi="Century Schoolbook"/>
          <w:i w:val="0"/>
          <w:iCs/>
        </w:rPr>
        <w:t>I.e not pre-processed via methods mentioned in Google Earth Engine in chapter</w:t>
      </w:r>
      <w:r w:rsidRPr="00E0133D">
        <w:rPr>
          <w:rFonts w:ascii="Century Schoolbook" w:hAnsi="Century Schoolbook"/>
        </w:rPr>
        <w:t xml:space="preserve"> </w:t>
      </w:r>
      <w:r>
        <w:rPr>
          <w:rFonts w:ascii="Century Schoolbook" w:hAnsi="Century Schoolbook"/>
        </w:rPr>
        <w:t>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73973818">
    <w:abstractNumId w:val="0"/>
  </w:num>
  <w:num w:numId="2" w16cid:durableId="118767019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07B"/>
    <w:rsid w:val="000163C5"/>
    <w:rsid w:val="000225A1"/>
    <w:rsid w:val="00054D42"/>
    <w:rsid w:val="00055129"/>
    <w:rsid w:val="000C6EC6"/>
    <w:rsid w:val="00271E56"/>
    <w:rsid w:val="00486630"/>
    <w:rsid w:val="00502CA3"/>
    <w:rsid w:val="005E35EB"/>
    <w:rsid w:val="006B70A6"/>
    <w:rsid w:val="006D0C91"/>
    <w:rsid w:val="007034B0"/>
    <w:rsid w:val="00787440"/>
    <w:rsid w:val="007F207B"/>
    <w:rsid w:val="008B0591"/>
    <w:rsid w:val="009806F2"/>
    <w:rsid w:val="0098180C"/>
    <w:rsid w:val="00A868F0"/>
    <w:rsid w:val="00AC21CF"/>
    <w:rsid w:val="00B26B45"/>
    <w:rsid w:val="00B46908"/>
    <w:rsid w:val="00B50E79"/>
    <w:rsid w:val="00C040BE"/>
    <w:rsid w:val="00E0133D"/>
    <w:rsid w:val="00E07B04"/>
    <w:rsid w:val="00E44636"/>
    <w:rsid w:val="00FD4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6F5AA"/>
  <w15:chartTrackingRefBased/>
  <w15:docId w15:val="{AE8D687E-1B46-4533-BFBE-8AC4161F7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33D"/>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F207B"/>
    <w:pPr>
      <w:keepNext/>
      <w:keepLines/>
      <w:overflowPunct/>
      <w:autoSpaceDE/>
      <w:autoSpaceDN/>
      <w:adjustRightInd/>
      <w:spacing w:before="360" w:after="80" w:line="278" w:lineRule="auto"/>
      <w:outlineLvl w:val="0"/>
    </w:pPr>
    <w:rPr>
      <w:rFonts w:asciiTheme="majorHAnsi" w:eastAsiaTheme="majorEastAsia" w:hAnsiTheme="majorHAnsi" w:cstheme="majorBidi"/>
      <w: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F207B"/>
    <w:pPr>
      <w:keepNext/>
      <w:keepLines/>
      <w:overflowPunct/>
      <w:autoSpaceDE/>
      <w:autoSpaceDN/>
      <w:adjustRightInd/>
      <w:spacing w:before="160" w:after="80" w:line="278" w:lineRule="auto"/>
      <w:outlineLvl w:val="1"/>
    </w:pPr>
    <w:rPr>
      <w:rFonts w:asciiTheme="majorHAnsi" w:eastAsiaTheme="majorEastAsia" w:hAnsiTheme="majorHAnsi" w:cstheme="majorBidi"/>
      <w: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F207B"/>
    <w:pPr>
      <w:keepNext/>
      <w:keepLines/>
      <w:overflowPunct/>
      <w:autoSpaceDE/>
      <w:autoSpaceDN/>
      <w:adjustRightInd/>
      <w:spacing w:before="160" w:after="80" w:line="278" w:lineRule="auto"/>
      <w:outlineLvl w:val="2"/>
    </w:pPr>
    <w:rPr>
      <w:rFonts w:asciiTheme="minorHAnsi" w:eastAsiaTheme="majorEastAsia" w:hAnsiTheme="minorHAnsi" w:cstheme="majorBidi"/>
      <w: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F207B"/>
    <w:pPr>
      <w:keepNext/>
      <w:keepLines/>
      <w:overflowPunct/>
      <w:autoSpaceDE/>
      <w:autoSpaceDN/>
      <w:adjustRightInd/>
      <w:spacing w:before="80" w:after="40" w:line="278" w:lineRule="auto"/>
      <w:outlineLvl w:val="3"/>
    </w:pPr>
    <w:rPr>
      <w:rFonts w:asciiTheme="minorHAnsi" w:eastAsiaTheme="majorEastAsia" w:hAnsiTheme="minorHAnsi" w:cstheme="majorBid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7F207B"/>
    <w:pPr>
      <w:keepNext/>
      <w:keepLines/>
      <w:overflowPunct/>
      <w:autoSpaceDE/>
      <w:autoSpaceDN/>
      <w:adjustRightInd/>
      <w:spacing w:before="80" w:after="40" w:line="278" w:lineRule="auto"/>
      <w:outlineLvl w:val="4"/>
    </w:pPr>
    <w:rPr>
      <w:rFonts w:asciiTheme="minorHAnsi" w:eastAsiaTheme="majorEastAsia" w:hAnsiTheme="minorHAnsi" w:cstheme="majorBidi"/>
      <w: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7F207B"/>
    <w:pPr>
      <w:keepNext/>
      <w:keepLines/>
      <w:overflowPunct/>
      <w:autoSpaceDE/>
      <w:autoSpaceDN/>
      <w:adjustRightInd/>
      <w:spacing w:before="40" w:line="278" w:lineRule="auto"/>
      <w:outlineLvl w:val="5"/>
    </w:pPr>
    <w:rPr>
      <w:rFonts w:asciiTheme="minorHAnsi" w:eastAsiaTheme="majorEastAsia" w:hAnsiTheme="minorHAnsi" w:cstheme="majorBid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7F207B"/>
    <w:pPr>
      <w:keepNext/>
      <w:keepLines/>
      <w:overflowPunct/>
      <w:autoSpaceDE/>
      <w:autoSpaceDN/>
      <w:adjustRightInd/>
      <w:spacing w:before="40" w:line="278" w:lineRule="auto"/>
      <w:outlineLvl w:val="6"/>
    </w:pPr>
    <w:rPr>
      <w:rFonts w:asciiTheme="minorHAnsi" w:eastAsiaTheme="majorEastAsia" w:hAnsiTheme="minorHAnsi" w:cstheme="majorBidi"/>
      <w: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7F207B"/>
    <w:pPr>
      <w:keepNext/>
      <w:keepLines/>
      <w:overflowPunct/>
      <w:autoSpaceDE/>
      <w:autoSpaceDN/>
      <w:adjustRightInd/>
      <w:spacing w:line="278" w:lineRule="auto"/>
      <w:outlineLvl w:val="7"/>
    </w:pPr>
    <w:rPr>
      <w:rFonts w:asciiTheme="minorHAnsi" w:eastAsiaTheme="majorEastAsia" w:hAnsiTheme="minorHAnsi" w:cstheme="majorBid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7F207B"/>
    <w:pPr>
      <w:keepNext/>
      <w:keepLines/>
      <w:overflowPunct/>
      <w:autoSpaceDE/>
      <w:autoSpaceDN/>
      <w:adjustRightInd/>
      <w:spacing w:line="278" w:lineRule="auto"/>
      <w:outlineLvl w:val="8"/>
    </w:pPr>
    <w:rPr>
      <w:rFonts w:asciiTheme="minorHAnsi" w:eastAsiaTheme="majorEastAsia" w:hAnsiTheme="minorHAnsi" w:cstheme="majorBidi"/>
      <w: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2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2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2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2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2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2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2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207B"/>
    <w:rPr>
      <w:rFonts w:eastAsiaTheme="majorEastAsia" w:cstheme="majorBidi"/>
      <w:color w:val="272727" w:themeColor="text1" w:themeTint="D8"/>
    </w:rPr>
  </w:style>
  <w:style w:type="paragraph" w:styleId="Title">
    <w:name w:val="Title"/>
    <w:basedOn w:val="Normal"/>
    <w:next w:val="Normal"/>
    <w:link w:val="TitleChar"/>
    <w:uiPriority w:val="10"/>
    <w:qFormat/>
    <w:rsid w:val="007F207B"/>
    <w:pPr>
      <w:overflowPunct/>
      <w:autoSpaceDE/>
      <w:autoSpaceDN/>
      <w:adjustRightInd/>
      <w:spacing w:after="80"/>
      <w:contextualSpacing/>
    </w:pPr>
    <w:rPr>
      <w:rFonts w:asciiTheme="majorHAnsi" w:eastAsiaTheme="majorEastAsia" w:hAnsiTheme="majorHAnsi" w:cstheme="majorBidi"/>
      <w:i/>
      <w:spacing w:val="-10"/>
      <w:kern w:val="28"/>
      <w:sz w:val="56"/>
      <w:szCs w:val="56"/>
      <w14:ligatures w14:val="standardContextual"/>
    </w:rPr>
  </w:style>
  <w:style w:type="character" w:customStyle="1" w:styleId="TitleChar">
    <w:name w:val="Title Char"/>
    <w:basedOn w:val="DefaultParagraphFont"/>
    <w:link w:val="Title"/>
    <w:uiPriority w:val="10"/>
    <w:rsid w:val="007F2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207B"/>
    <w:pPr>
      <w:numPr>
        <w:ilvl w:val="1"/>
      </w:numPr>
      <w:overflowPunct/>
      <w:autoSpaceDE/>
      <w:autoSpaceDN/>
      <w:adjustRightInd/>
      <w:spacing w:after="160" w:line="278" w:lineRule="auto"/>
    </w:pPr>
    <w:rPr>
      <w:rFonts w:asciiTheme="minorHAnsi" w:eastAsiaTheme="majorEastAsia" w:hAnsiTheme="minorHAnsi" w:cstheme="majorBidi"/>
      <w: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F2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207B"/>
    <w:pPr>
      <w:overflowPunct/>
      <w:autoSpaceDE/>
      <w:autoSpaceDN/>
      <w:adjustRightInd/>
      <w:spacing w:before="160" w:after="160" w:line="278" w:lineRule="auto"/>
      <w:jc w:val="center"/>
    </w:pPr>
    <w:rPr>
      <w:rFonts w:asciiTheme="minorHAnsi" w:eastAsiaTheme="minorHAnsi" w:hAnsiTheme="minorHAnsi" w:cstheme="minorBid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7F207B"/>
    <w:rPr>
      <w:i/>
      <w:iCs/>
      <w:color w:val="404040" w:themeColor="text1" w:themeTint="BF"/>
    </w:rPr>
  </w:style>
  <w:style w:type="paragraph" w:styleId="ListParagraph">
    <w:name w:val="List Paragraph"/>
    <w:basedOn w:val="Normal"/>
    <w:uiPriority w:val="34"/>
    <w:qFormat/>
    <w:rsid w:val="007F207B"/>
    <w:pPr>
      <w:overflowPunct/>
      <w:autoSpaceDE/>
      <w:autoSpaceDN/>
      <w:adjustRightInd/>
      <w:spacing w:after="160" w:line="278" w:lineRule="auto"/>
      <w:ind w:left="720"/>
      <w:contextualSpacing/>
    </w:pPr>
    <w:rPr>
      <w:rFonts w:asciiTheme="minorHAnsi" w:eastAsiaTheme="minorHAnsi" w:hAnsiTheme="minorHAnsi" w:cstheme="minorBidi"/>
      <w:i/>
      <w:kern w:val="2"/>
      <w:szCs w:val="24"/>
      <w14:ligatures w14:val="standardContextual"/>
    </w:rPr>
  </w:style>
  <w:style w:type="character" w:styleId="IntenseEmphasis">
    <w:name w:val="Intense Emphasis"/>
    <w:basedOn w:val="DefaultParagraphFont"/>
    <w:uiPriority w:val="21"/>
    <w:qFormat/>
    <w:rsid w:val="007F207B"/>
    <w:rPr>
      <w:i/>
      <w:iCs/>
      <w:color w:val="0F4761" w:themeColor="accent1" w:themeShade="BF"/>
    </w:rPr>
  </w:style>
  <w:style w:type="paragraph" w:styleId="IntenseQuote">
    <w:name w:val="Intense Quote"/>
    <w:basedOn w:val="Normal"/>
    <w:next w:val="Normal"/>
    <w:link w:val="IntenseQuoteChar"/>
    <w:uiPriority w:val="30"/>
    <w:qFormat/>
    <w:rsid w:val="007F207B"/>
    <w:pPr>
      <w:pBdr>
        <w:top w:val="single" w:sz="4" w:space="10" w:color="0F4761" w:themeColor="accent1" w:themeShade="BF"/>
        <w:bottom w:val="single" w:sz="4" w:space="10" w:color="0F4761" w:themeColor="accent1" w:themeShade="BF"/>
      </w:pBdr>
      <w:overflowPunct/>
      <w:autoSpaceDE/>
      <w:autoSpaceDN/>
      <w:adjustRightInd/>
      <w:spacing w:before="360" w:after="360" w:line="278" w:lineRule="auto"/>
      <w:ind w:left="864" w:right="864"/>
      <w:jc w:val="center"/>
    </w:pPr>
    <w:rPr>
      <w:rFonts w:asciiTheme="minorHAnsi" w:eastAsiaTheme="minorHAnsi" w:hAnsiTheme="minorHAnsi" w:cstheme="minorBid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7F207B"/>
    <w:rPr>
      <w:i/>
      <w:iCs/>
      <w:color w:val="0F4761" w:themeColor="accent1" w:themeShade="BF"/>
    </w:rPr>
  </w:style>
  <w:style w:type="character" w:styleId="IntenseReference">
    <w:name w:val="Intense Reference"/>
    <w:basedOn w:val="DefaultParagraphFont"/>
    <w:uiPriority w:val="32"/>
    <w:qFormat/>
    <w:rsid w:val="007F207B"/>
    <w:rPr>
      <w:b/>
      <w:bCs/>
      <w:smallCaps/>
      <w:color w:val="0F4761" w:themeColor="accent1" w:themeShade="BF"/>
      <w:spacing w:val="5"/>
    </w:rPr>
  </w:style>
  <w:style w:type="character" w:styleId="CommentReference">
    <w:name w:val="annotation reference"/>
    <w:basedOn w:val="DefaultParagraphFont"/>
    <w:uiPriority w:val="99"/>
    <w:semiHidden/>
    <w:unhideWhenUsed/>
    <w:rsid w:val="007034B0"/>
    <w:rPr>
      <w:sz w:val="16"/>
      <w:szCs w:val="16"/>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Century Schoolbook" w:eastAsia="Times New Roman" w:hAnsi="Century Schoolbook" w:cs="Times New Roman"/>
      <w:i/>
      <w:kern w:val="0"/>
      <w:sz w:val="20"/>
      <w:szCs w:val="20"/>
      <w14:ligatures w14:val="none"/>
    </w:rPr>
  </w:style>
  <w:style w:type="paragraph" w:styleId="FootnoteText">
    <w:name w:val="footnote text"/>
    <w:basedOn w:val="Normal"/>
    <w:link w:val="FootnoteTextChar"/>
    <w:uiPriority w:val="99"/>
    <w:semiHidden/>
    <w:unhideWhenUsed/>
    <w:rsid w:val="00E0133D"/>
    <w:pPr>
      <w:overflowPunct/>
      <w:autoSpaceDE/>
      <w:autoSpaceDN/>
      <w:adjustRightInd/>
    </w:pPr>
    <w:rPr>
      <w:rFonts w:ascii="Times New Roman" w:hAnsi="Times New Roman"/>
      <w:i/>
      <w:sz w:val="20"/>
    </w:rPr>
  </w:style>
  <w:style w:type="character" w:customStyle="1" w:styleId="FootnoteTextChar">
    <w:name w:val="Footnote Text Char"/>
    <w:basedOn w:val="DefaultParagraphFont"/>
    <w:link w:val="FootnoteText"/>
    <w:uiPriority w:val="99"/>
    <w:semiHidden/>
    <w:rsid w:val="00E0133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E0133D"/>
    <w:rPr>
      <w:vertAlign w:val="superscript"/>
    </w:rPr>
  </w:style>
  <w:style w:type="paragraph" w:styleId="Header">
    <w:name w:val="header"/>
    <w:basedOn w:val="Normal"/>
    <w:link w:val="HeaderChar"/>
    <w:uiPriority w:val="99"/>
    <w:unhideWhenUsed/>
    <w:rsid w:val="00E0133D"/>
    <w:pPr>
      <w:tabs>
        <w:tab w:val="center" w:pos="4680"/>
        <w:tab w:val="right" w:pos="9360"/>
      </w:tabs>
    </w:pPr>
  </w:style>
  <w:style w:type="character" w:customStyle="1" w:styleId="HeaderChar">
    <w:name w:val="Header Char"/>
    <w:basedOn w:val="DefaultParagraphFont"/>
    <w:link w:val="Header"/>
    <w:uiPriority w:val="99"/>
    <w:rsid w:val="00E0133D"/>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E0133D"/>
    <w:pPr>
      <w:tabs>
        <w:tab w:val="center" w:pos="4680"/>
        <w:tab w:val="right" w:pos="9360"/>
      </w:tabs>
    </w:pPr>
  </w:style>
  <w:style w:type="character" w:customStyle="1" w:styleId="FooterChar">
    <w:name w:val="Footer Char"/>
    <w:basedOn w:val="DefaultParagraphFont"/>
    <w:link w:val="Footer"/>
    <w:uiPriority w:val="99"/>
    <w:rsid w:val="00E0133D"/>
    <w:rPr>
      <w:rFonts w:ascii="Century Schoolbook" w:eastAsia="Times New Roman" w:hAnsi="Century Schoolbook" w:cs="Times New Roman"/>
      <w:i/>
      <w:kern w:val="0"/>
      <w:sz w:val="36"/>
      <w:szCs w:val="20"/>
      <w14:ligatures w14:val="none"/>
    </w:rPr>
  </w:style>
  <w:style w:type="paragraph" w:styleId="Bibliography">
    <w:name w:val="Bibliography"/>
    <w:basedOn w:val="Normal"/>
    <w:next w:val="Normal"/>
    <w:uiPriority w:val="37"/>
    <w:unhideWhenUsed/>
    <w:rsid w:val="00AC21CF"/>
    <w:pPr>
      <w:ind w:left="720" w:hanging="720"/>
    </w:pPr>
  </w:style>
  <w:style w:type="paragraph" w:styleId="CommentSubject">
    <w:name w:val="annotation subject"/>
    <w:basedOn w:val="CommentText"/>
    <w:next w:val="CommentText"/>
    <w:link w:val="CommentSubjectChar"/>
    <w:uiPriority w:val="99"/>
    <w:semiHidden/>
    <w:unhideWhenUsed/>
    <w:rsid w:val="00054D42"/>
    <w:rPr>
      <w:b/>
      <w:bCs/>
    </w:rPr>
  </w:style>
  <w:style w:type="character" w:customStyle="1" w:styleId="CommentSubjectChar">
    <w:name w:val="Comment Subject Char"/>
    <w:basedOn w:val="CommentTextChar"/>
    <w:link w:val="CommentSubject"/>
    <w:uiPriority w:val="99"/>
    <w:semiHidden/>
    <w:rsid w:val="00054D42"/>
    <w:rPr>
      <w:rFonts w:ascii="Century Schoolbook" w:eastAsia="Times New Roman" w:hAnsi="Century Schoolbook" w:cs="Times New Roman"/>
      <w:b/>
      <w:bCs/>
      <w:i w:val="0"/>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55250</Words>
  <Characters>314931</Characters>
  <Application>Microsoft Office Word</Application>
  <DocSecurity>0</DocSecurity>
  <Lines>2624</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7</cp:revision>
  <dcterms:created xsi:type="dcterms:W3CDTF">2025-07-22T22:14:00Z</dcterms:created>
  <dcterms:modified xsi:type="dcterms:W3CDTF">2025-07-29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DOdxzcL"/&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